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20E46" w14:textId="0F4CDADC" w:rsidR="00FA5430" w:rsidRPr="00EE4FD5" w:rsidRDefault="002644C2" w:rsidP="003776FD">
      <w:pPr>
        <w:rPr>
          <w:b/>
          <w:lang w:val="en-CA"/>
        </w:rPr>
      </w:pPr>
      <w:r>
        <w:rPr>
          <w:b/>
          <w:lang w:val="en-CA"/>
        </w:rPr>
        <w:t>DIABLO: from multi-omic</w:t>
      </w:r>
      <w:r w:rsidR="00962C5F">
        <w:rPr>
          <w:b/>
          <w:lang w:val="en-CA"/>
        </w:rPr>
        <w:t>s</w:t>
      </w:r>
      <w:r w:rsidR="00FA5430" w:rsidRPr="00EE4FD5">
        <w:rPr>
          <w:b/>
          <w:lang w:val="en-CA"/>
        </w:rPr>
        <w:t xml:space="preserve"> assays to biomarker discovery, an integrative approach</w:t>
      </w:r>
    </w:p>
    <w:p w14:paraId="2E8B3A7A" w14:textId="77777777" w:rsidR="000C067E" w:rsidRPr="00EE4FD5" w:rsidRDefault="000C067E"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proofErr w:type="spellStart"/>
      <w:r w:rsidRPr="00EE4FD5">
        <w:t>Benoît</w:t>
      </w:r>
      <w:proofErr w:type="spellEnd"/>
      <w:r w:rsidRPr="00EE4FD5">
        <w:t xml:space="preserve">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proofErr w:type="spellStart"/>
      <w:r w:rsidRPr="00EE4FD5">
        <w:t>Michaël</w:t>
      </w:r>
      <w:proofErr w:type="spellEnd"/>
      <w:r w:rsidRPr="00EE4FD5">
        <w:t xml:space="preserve">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Kim-Anh Lê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 xml:space="preserve">niversity of Queensland Diamantina Institute, Translational Research Institute, </w:t>
      </w:r>
      <w:proofErr w:type="spellStart"/>
      <w:r w:rsidR="002936D8" w:rsidRPr="00EE4FD5">
        <w:rPr>
          <w:rFonts w:eastAsia="Times New Roman"/>
          <w:color w:val="333333"/>
        </w:rPr>
        <w:t>Woolloongabba</w:t>
      </w:r>
      <w:proofErr w:type="spellEnd"/>
      <w:r w:rsidR="002936D8" w:rsidRPr="00EE4FD5">
        <w:rPr>
          <w:rFonts w:eastAsia="Times New Roman"/>
          <w:color w:val="333333"/>
        </w:rPr>
        <w:t>,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sidRPr="00EE4FD5">
        <w:rPr>
          <w:rStyle w:val="apple-converted-space"/>
          <w:rFonts w:ascii="Times New Roman" w:hAnsi="Times New Roman" w:cs="Times New Roman"/>
          <w:color w:val="333333"/>
          <w:sz w:val="24"/>
          <w:szCs w:val="24"/>
        </w:rPr>
        <w:t>Dr</w:t>
      </w:r>
      <w:proofErr w:type="spellEnd"/>
      <w:r w:rsidRPr="00EE4FD5">
        <w:rPr>
          <w:rStyle w:val="apple-converted-space"/>
          <w:rFonts w:ascii="Times New Roman" w:hAnsi="Times New Roman" w:cs="Times New Roman"/>
          <w:color w:val="333333"/>
          <w:sz w:val="24"/>
          <w:szCs w:val="24"/>
        </w:rPr>
        <w:t xml:space="preserve"> </w:t>
      </w:r>
      <w:r w:rsidR="002936D8" w:rsidRPr="00EE4FD5">
        <w:rPr>
          <w:rStyle w:val="apple-converted-space"/>
          <w:rFonts w:ascii="Times New Roman" w:hAnsi="Times New Roman" w:cs="Times New Roman"/>
          <w:color w:val="333333"/>
          <w:sz w:val="24"/>
          <w:szCs w:val="24"/>
        </w:rPr>
        <w:t xml:space="preserve">Kim-Anh </w:t>
      </w:r>
      <w:proofErr w:type="spellStart"/>
      <w:r w:rsidR="002936D8" w:rsidRPr="00EE4FD5">
        <w:rPr>
          <w:rStyle w:val="apple-converted-space"/>
          <w:rFonts w:ascii="Times New Roman" w:hAnsi="Times New Roman" w:cs="Times New Roman"/>
          <w:color w:val="333333"/>
          <w:sz w:val="24"/>
          <w:szCs w:val="24"/>
        </w:rPr>
        <w:t>L</w:t>
      </w:r>
      <w:r w:rsidR="002936D8" w:rsidRPr="00EE4FD5">
        <w:rPr>
          <w:rFonts w:ascii="Times New Roman" w:hAnsi="Times New Roman" w:cs="Times New Roman"/>
          <w:sz w:val="24"/>
          <w:szCs w:val="24"/>
        </w:rPr>
        <w:t>ê</w:t>
      </w:r>
      <w:proofErr w:type="spellEnd"/>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8A7F56">
      <w:pPr>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77777777" w:rsidR="003F44E9" w:rsidRPr="00EE4FD5" w:rsidRDefault="003F44E9" w:rsidP="000E41BF">
      <w:pPr>
        <w:spacing w:line="480" w:lineRule="auto"/>
        <w:rPr>
          <w:b/>
        </w:rPr>
      </w:pPr>
    </w:p>
    <w:p w14:paraId="521898BC" w14:textId="77777777" w:rsidR="003F44E9" w:rsidRPr="00EE4FD5" w:rsidRDefault="003F44E9" w:rsidP="000E41BF">
      <w:pPr>
        <w:spacing w:line="480" w:lineRule="auto"/>
        <w:rPr>
          <w:b/>
        </w:rPr>
      </w:pPr>
    </w:p>
    <w:p w14:paraId="14A84076" w14:textId="77777777" w:rsidR="003F44E9" w:rsidRPr="00EE4FD5" w:rsidRDefault="003F44E9" w:rsidP="000E41BF">
      <w:pPr>
        <w:spacing w:line="480" w:lineRule="auto"/>
        <w:rPr>
          <w:b/>
        </w:rPr>
      </w:pPr>
    </w:p>
    <w:p w14:paraId="15BDB261" w14:textId="77777777" w:rsidR="003F44E9" w:rsidRPr="00EE4FD5" w:rsidRDefault="003F44E9" w:rsidP="000E41BF">
      <w:pPr>
        <w:spacing w:line="480" w:lineRule="auto"/>
        <w:rPr>
          <w:b/>
        </w:rPr>
      </w:pPr>
    </w:p>
    <w:p w14:paraId="16DCD7D4" w14:textId="77777777" w:rsidR="003F44E9" w:rsidRPr="00EE4FD5" w:rsidRDefault="003F44E9" w:rsidP="000E41BF">
      <w:pPr>
        <w:spacing w:line="480" w:lineRule="auto"/>
        <w:rPr>
          <w:b/>
        </w:rPr>
      </w:pPr>
    </w:p>
    <w:p w14:paraId="098D9021" w14:textId="77777777" w:rsidR="008A0210" w:rsidRPr="00EE4FD5" w:rsidRDefault="008A0210" w:rsidP="000E41BF">
      <w:pPr>
        <w:spacing w:line="480" w:lineRule="auto"/>
        <w:rPr>
          <w:b/>
        </w:rPr>
      </w:pPr>
    </w:p>
    <w:p w14:paraId="1316BEFB" w14:textId="77777777" w:rsidR="00E26AA9" w:rsidRPr="00EE4FD5" w:rsidRDefault="00E26AA9">
      <w:pPr>
        <w:rPr>
          <w:b/>
        </w:rPr>
      </w:pPr>
      <w:r w:rsidRPr="00EE4FD5">
        <w:rPr>
          <w:b/>
        </w:rPr>
        <w:br w:type="page"/>
      </w:r>
    </w:p>
    <w:p w14:paraId="0B184F51" w14:textId="22FB05B5" w:rsidR="002936D8" w:rsidRPr="00EE4FD5" w:rsidRDefault="002936D8" w:rsidP="003F44E9">
      <w:pPr>
        <w:spacing w:line="480" w:lineRule="auto"/>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7A98BD98" w14:textId="77777777" w:rsidR="002936D8" w:rsidRPr="00EE4FD5" w:rsidRDefault="002936D8" w:rsidP="003F44E9">
      <w:pPr>
        <w:spacing w:line="480" w:lineRule="auto"/>
      </w:pPr>
    </w:p>
    <w:p w14:paraId="50AE7A3C" w14:textId="6CD70FA6" w:rsidR="002936D8" w:rsidRPr="00EE4FD5" w:rsidRDefault="002936D8" w:rsidP="003F44E9">
      <w:pPr>
        <w:spacing w:line="480" w:lineRule="auto"/>
        <w:jc w:val="both"/>
      </w:pPr>
      <w:r w:rsidRPr="00EE4FD5">
        <w:t>Keywords: Syst</w:t>
      </w:r>
      <w:r w:rsidR="00F1503A" w:rsidRPr="00EE4FD5">
        <w:t>ems biology, biomarkers</w:t>
      </w:r>
      <w:r w:rsidRPr="00EE4FD5">
        <w:t>, data integration, data visualization, asthma, classification, breast cancer</w:t>
      </w:r>
      <w:r w:rsidR="005940F2" w:rsidRPr="00EE4FD5">
        <w:t>, multi-</w:t>
      </w:r>
      <w:r w:rsidR="00E06337" w:rsidRPr="00EE4FD5">
        <w:t>omics</w:t>
      </w:r>
      <w:r w:rsidR="00F1503A" w:rsidRPr="00EE4FD5">
        <w:t>, network analysis</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3F44E9">
      <w:pPr>
        <w:spacing w:line="480" w:lineRule="auto"/>
        <w:rPr>
          <w:b/>
        </w:rPr>
      </w:pPr>
      <w:r w:rsidRPr="00EE4FD5">
        <w:rPr>
          <w:b/>
        </w:rPr>
        <w:lastRenderedPageBreak/>
        <w:t>Background</w:t>
      </w:r>
    </w:p>
    <w:p w14:paraId="445B53D6" w14:textId="368959E7" w:rsidR="0010453E" w:rsidRPr="00EE4FD5" w:rsidRDefault="00E148C1">
      <w:pPr>
        <w:widowControl w:val="0"/>
        <w:autoSpaceDE w:val="0"/>
        <w:autoSpaceDN w:val="0"/>
        <w:adjustRightInd w:val="0"/>
        <w:spacing w:line="480" w:lineRule="auto"/>
        <w:jc w:val="both"/>
      </w:pPr>
      <w:r>
        <w:t>T</w:t>
      </w:r>
      <w:r w:rsidRPr="00EE4FD5">
        <w:t xml:space="preserve">echnological improvements </w:t>
      </w:r>
      <w:r w:rsidR="00A22E10">
        <w:t>have allowed for the collection of data from different molecular compartments (</w:t>
      </w:r>
      <w:r w:rsidR="00A22E10" w:rsidRPr="00A22E10">
        <w:rPr>
          <w:i/>
        </w:rPr>
        <w:t>e.g.</w:t>
      </w:r>
      <w:r w:rsidR="00A22E10">
        <w:t xml:space="preserve">, gene expression, methylation status, protein abundance) resulting in multiple omics (multi-omics) data from the same set of </w:t>
      </w:r>
      <w:proofErr w:type="spellStart"/>
      <w:r w:rsidRPr="00EE4FD5">
        <w:t>biospecimens</w:t>
      </w:r>
      <w:proofErr w:type="spellEnd"/>
      <w:r w:rsidRPr="00EE4FD5">
        <w:t xml:space="preserve"> (</w:t>
      </w:r>
      <w:proofErr w:type="spellStart"/>
      <w:r w:rsidRPr="00EE4FD5">
        <w:rPr>
          <w:i/>
        </w:rPr>
        <w:t>eg</w:t>
      </w:r>
      <w:proofErr w:type="spellEnd"/>
      <w:r w:rsidRPr="00EE4FD5">
        <w:rPr>
          <w:i/>
        </w:rPr>
        <w:t>.</w:t>
      </w:r>
      <w:r w:rsidRPr="00EE4FD5">
        <w:t>, transcriptomics, proteomics, metabolomics).</w:t>
      </w:r>
      <w:r w:rsidR="00A22E10">
        <w:t xml:space="preserve"> The large number of </w:t>
      </w:r>
      <w:proofErr w:type="spellStart"/>
      <w:r w:rsidR="00A22E10">
        <w:t>omic</w:t>
      </w:r>
      <w:proofErr w:type="spellEnd"/>
      <w:r w:rsidR="00A22E10">
        <w:t xml:space="preserve"> variables compared to the limited number of available biological samples presents a </w:t>
      </w:r>
      <w:r w:rsidR="00790D65">
        <w:t xml:space="preserve">computational </w:t>
      </w:r>
      <w:r w:rsidR="00A22E10">
        <w:t xml:space="preserve">challenge when identifying the key drivers of disease. </w:t>
      </w:r>
      <w:r w:rsidR="00497A11">
        <w:t>Further</w:t>
      </w:r>
      <w:r w:rsidR="00890A12">
        <w:t>,</w:t>
      </w:r>
      <w:r w:rsidR="00497A11">
        <w:t xml:space="preserve"> technological limitations</w:t>
      </w:r>
      <w:r w:rsidR="00A22E10">
        <w:t xml:space="preserve"> </w:t>
      </w:r>
      <w:r w:rsidR="00890A12">
        <w:t xml:space="preserve">differ with respect to different </w:t>
      </w:r>
      <w:proofErr w:type="spellStart"/>
      <w:r w:rsidR="00890A12">
        <w:t>omic</w:t>
      </w:r>
      <w:proofErr w:type="spellEnd"/>
      <w:r w:rsidR="00890A12">
        <w:t xml:space="preserve"> platforms</w:t>
      </w:r>
      <w:r w:rsidR="006D06B6">
        <w:t xml:space="preserve"> (</w:t>
      </w:r>
      <w:r w:rsidR="00C74726" w:rsidRPr="00C74726">
        <w:rPr>
          <w:i/>
        </w:rPr>
        <w:t>e.g.</w:t>
      </w:r>
      <w:r w:rsidR="00C74726">
        <w:t xml:space="preserve">, </w:t>
      </w:r>
      <w:r w:rsidR="006D06B6">
        <w:t xml:space="preserve">sequencing </w:t>
      </w:r>
      <w:r w:rsidR="006D06B6" w:rsidRPr="006D06B6">
        <w:rPr>
          <w:i/>
        </w:rPr>
        <w:t>vs.</w:t>
      </w:r>
      <w:r w:rsidR="006D06B6">
        <w:t xml:space="preserve"> mass spectrometry),</w:t>
      </w:r>
      <w:r w:rsidR="00890A12">
        <w:t xml:space="preserve"> </w:t>
      </w:r>
      <w:r w:rsidR="008326C5">
        <w:t>and</w:t>
      </w:r>
      <w:r w:rsidR="00890A12">
        <w:t xml:space="preserve"> </w:t>
      </w:r>
      <w:r w:rsidR="00497A11">
        <w:t xml:space="preserve">biological effect sizes </w:t>
      </w:r>
      <w:r w:rsidR="006D06B6">
        <w:t xml:space="preserve">differ with respect to different </w:t>
      </w:r>
      <w:proofErr w:type="spellStart"/>
      <w:r w:rsidR="006D06B6">
        <w:t>omic</w:t>
      </w:r>
      <w:proofErr w:type="spellEnd"/>
      <w:r w:rsidR="006D06B6">
        <w:t xml:space="preserve"> variable-types (e.g., methylation status </w:t>
      </w:r>
      <w:r w:rsidR="006D06B6" w:rsidRPr="006D06B6">
        <w:rPr>
          <w:i/>
        </w:rPr>
        <w:t>vs.</w:t>
      </w:r>
      <w:r w:rsidR="006D06B6">
        <w:t xml:space="preserve"> protein expression)</w:t>
      </w:r>
      <w:r w:rsidR="00890A12">
        <w:t xml:space="preserve">. </w:t>
      </w:r>
      <w:r w:rsidR="00790D65">
        <w:t>Effective integrative strategies are needed, to extract common biological information spanning multiple molecular compartments that explains phenotypic variation. Already</w:t>
      </w:r>
      <w:r w:rsidR="00FC5022">
        <w:t>,</w:t>
      </w:r>
      <w:r w:rsidR="00890A12">
        <w:t xml:space="preserve"> s</w:t>
      </w:r>
      <w:r w:rsidR="00D107E4" w:rsidRPr="00EE4FD5">
        <w:t xml:space="preserve">ystems biology </w:t>
      </w:r>
      <w:r w:rsidR="00FC5022">
        <w:t>approaches</w:t>
      </w:r>
      <w:r w:rsidR="00D107E4" w:rsidRPr="00EE4FD5">
        <w:t xml:space="preserve"> which incorporate</w:t>
      </w:r>
      <w:r w:rsidR="00890A12">
        <w:t>d</w:t>
      </w:r>
      <w:r w:rsidR="00D107E4" w:rsidRPr="00EE4FD5">
        <w:t xml:space="preserve"> data from multiple biological compartments, </w:t>
      </w:r>
      <w:r w:rsidR="00890A12">
        <w:t>have shown</w:t>
      </w:r>
      <w:r w:rsidR="00D107E4" w:rsidRPr="00EE4FD5">
        <w:t xml:space="preserve"> improved biological insights compared to </w:t>
      </w:r>
      <w:r w:rsidR="00962C5F">
        <w:t>traditional single omics</w:t>
      </w:r>
      <w:r w:rsidR="00D60225" w:rsidRPr="00EE4FD5">
        <w:t xml:space="preserve"> analyses</w:t>
      </w:r>
      <w:r w:rsidR="00D107E4" w:rsidRPr="00EE4FD5">
        <w:t xml:space="preserve"> </w:t>
      </w:r>
      <w:r w:rsidR="00D107E4" w:rsidRPr="00EE4FD5">
        <w:fldChar w:fldCharType="begin"/>
      </w:r>
      <w:r w:rsidR="007157C4" w:rsidRPr="00EE4FD5">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EE4FD5">
        <w:fldChar w:fldCharType="separate"/>
      </w:r>
      <w:r w:rsidR="007157C4" w:rsidRPr="00EE4FD5">
        <w:rPr>
          <w:rFonts w:eastAsia="Times New Roman"/>
        </w:rPr>
        <w:t>[1–3]</w:t>
      </w:r>
      <w:r w:rsidR="00D107E4" w:rsidRPr="00EE4FD5">
        <w:fldChar w:fldCharType="end"/>
      </w:r>
      <w:r w:rsidR="00D107E4" w:rsidRPr="00EE4FD5">
        <w:t>.</w:t>
      </w:r>
      <w:r w:rsidR="00D60225" w:rsidRPr="00EE4FD5">
        <w:t xml:space="preserve"> </w:t>
      </w:r>
      <w:r w:rsidR="00307EA6" w:rsidRPr="00EE4FD5">
        <w:t>This may be because</w:t>
      </w:r>
      <w:r w:rsidR="00D107E4" w:rsidRPr="00EE4FD5">
        <w:t xml:space="preserve"> single omics analyses cannot </w:t>
      </w:r>
      <w:r w:rsidR="00307EA6" w:rsidRPr="00EE4FD5">
        <w:t xml:space="preserve">account for the </w:t>
      </w:r>
      <w:r w:rsidR="00D107E4" w:rsidRPr="00EE4FD5">
        <w:t xml:space="preserve">interactions between </w:t>
      </w:r>
      <w:proofErr w:type="spellStart"/>
      <w:r w:rsidR="00D107E4" w:rsidRPr="00EE4FD5">
        <w:t>omic</w:t>
      </w:r>
      <w:proofErr w:type="spellEnd"/>
      <w:r w:rsidR="00D107E4" w:rsidRPr="00EE4FD5">
        <w:t xml:space="preserve"> layers and</w:t>
      </w:r>
      <w:r w:rsidR="00C552E0" w:rsidRPr="00EE4FD5">
        <w:t>, consequently,</w:t>
      </w:r>
      <w:r w:rsidR="00D107E4" w:rsidRPr="00EE4FD5">
        <w:t xml:space="preserve"> are </w:t>
      </w:r>
      <w:r w:rsidR="006517E2" w:rsidRPr="00EE4FD5">
        <w:t>unable</w:t>
      </w:r>
      <w:r w:rsidR="00D107E4" w:rsidRPr="00EE4FD5">
        <w:t xml:space="preserve"> to reconstruct accurate molecular networks. </w:t>
      </w:r>
      <w:r w:rsidR="00FC5022">
        <w:t>These</w:t>
      </w:r>
      <w:r w:rsidR="00D107E4" w:rsidRPr="00EE4FD5">
        <w:t xml:space="preserve"> molecular networks are dynamic, changing under perturbed conditions such as disease, response to therapy, and environmental exposures. </w:t>
      </w:r>
      <w:r w:rsidR="00FA6F90">
        <w:t>Therefore, a</w:t>
      </w:r>
      <w:r w:rsidR="00D107E4" w:rsidRPr="00EE4FD5">
        <w:t>dopting a holistic app</w:t>
      </w:r>
      <w:r w:rsidR="00962C5F">
        <w:t>roach by integrating multi-omics</w:t>
      </w:r>
      <w:r w:rsidR="00D107E4" w:rsidRPr="00EE4FD5">
        <w:t xml:space="preserve"> data may bridge this information gap, and uncover networks that are representative of the underlying molecular mechanisms</w:t>
      </w:r>
      <w:r w:rsidR="00890A12">
        <w:t xml:space="preserve"> </w:t>
      </w:r>
      <w:r w:rsidR="00A31406" w:rsidRPr="00EE4FD5">
        <w:fldChar w:fldCharType="begin"/>
      </w:r>
      <w:r w:rsidR="007157C4" w:rsidRPr="00EE4FD5">
        <w:instrText xml:space="preserve"> ADDIN ZOTERO_ITEM CSL_CITATION {"citationID":"a1nu7qq705n","properties":{"formattedCitation":"[4,5]","plainCitation":"[4,5]"},"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EE4FD5">
        <w:fldChar w:fldCharType="separate"/>
      </w:r>
      <w:r w:rsidR="007157C4" w:rsidRPr="00EE4FD5">
        <w:rPr>
          <w:noProof/>
        </w:rPr>
        <w:t>[4,5]</w:t>
      </w:r>
      <w:r w:rsidR="00A31406" w:rsidRPr="00EE4FD5">
        <w:fldChar w:fldCharType="end"/>
      </w:r>
      <w:r w:rsidR="003D389B" w:rsidRPr="00EE4FD5">
        <w:t>.</w:t>
      </w:r>
    </w:p>
    <w:p w14:paraId="3473F05F" w14:textId="1F7B54F8" w:rsidR="00207830" w:rsidRDefault="0067792E" w:rsidP="00D61F18">
      <w:pPr>
        <w:widowControl w:val="0"/>
        <w:autoSpaceDE w:val="0"/>
        <w:autoSpaceDN w:val="0"/>
        <w:adjustRightInd w:val="0"/>
        <w:spacing w:line="480" w:lineRule="auto"/>
        <w:ind w:firstLine="720"/>
        <w:jc w:val="both"/>
      </w:pPr>
      <w:r w:rsidRPr="00EE4FD5">
        <w:t>Preliminary approaches to</w:t>
      </w:r>
      <w:r w:rsidR="002638B9" w:rsidRPr="00EE4FD5">
        <w:t xml:space="preserve"> data integration</w:t>
      </w:r>
      <w:r w:rsidRPr="00EE4FD5">
        <w:t xml:space="preserve"> included</w:t>
      </w:r>
      <w:r w:rsidR="002638B9" w:rsidRPr="00EE4FD5">
        <w:t xml:space="preserve"> </w:t>
      </w:r>
      <w:r w:rsidR="0016392A" w:rsidRPr="00EE4FD5">
        <w:t>multi-step approaches</w:t>
      </w:r>
      <w:r w:rsidR="002638B9" w:rsidRPr="00EE4FD5">
        <w:t xml:space="preserve"> </w:t>
      </w:r>
      <w:r w:rsidR="00656227" w:rsidRPr="00EE4FD5">
        <w:t xml:space="preserve">that </w:t>
      </w:r>
      <w:r w:rsidR="002638B9" w:rsidRPr="00EE4FD5">
        <w:t>leverag</w:t>
      </w:r>
      <w:r w:rsidR="00656227" w:rsidRPr="00EE4FD5">
        <w:t>ed</w:t>
      </w:r>
      <w:r w:rsidR="002638B9" w:rsidRPr="00EE4FD5">
        <w:t xml:space="preserve"> existing single</w:t>
      </w:r>
      <w:r w:rsidR="00656227" w:rsidRPr="00EE4FD5">
        <w:t>-</w:t>
      </w:r>
      <w:r w:rsidR="002638B9" w:rsidRPr="00EE4FD5">
        <w:t>omics methods</w:t>
      </w:r>
      <w:r w:rsidR="003D4174" w:rsidRPr="00EE4FD5">
        <w:t xml:space="preserve">: </w:t>
      </w:r>
      <w:r w:rsidR="0016392A" w:rsidRPr="00EE4FD5">
        <w:t>multi-</w:t>
      </w:r>
      <w:r w:rsidR="00E06337" w:rsidRPr="00EE4FD5">
        <w:t>omics</w:t>
      </w:r>
      <w:r w:rsidR="0016392A" w:rsidRPr="00EE4FD5">
        <w:t xml:space="preserve"> data</w:t>
      </w:r>
      <w:r w:rsidR="002638B9" w:rsidRPr="00EE4FD5">
        <w:t xml:space="preserve"> were concatenated,</w:t>
      </w:r>
      <w:r w:rsidR="0016392A" w:rsidRPr="00EE4FD5">
        <w:t xml:space="preserve"> or ensembles of </w:t>
      </w:r>
      <w:r w:rsidR="002638B9" w:rsidRPr="00EE4FD5">
        <w:t xml:space="preserve">single omics </w:t>
      </w:r>
      <w:r w:rsidR="0016392A" w:rsidRPr="00EE4FD5">
        <w:t xml:space="preserve">models </w:t>
      </w:r>
      <w:r w:rsidR="003D4174" w:rsidRPr="00EE4FD5">
        <w:t xml:space="preserve">created </w:t>
      </w:r>
      <w:r w:rsidR="008A024A" w:rsidRPr="00EE4FD5">
        <w:fldChar w:fldCharType="begin"/>
      </w:r>
      <w:r w:rsidR="00854CBE" w:rsidRPr="00EE4FD5">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EE4FD5">
        <w:fldChar w:fldCharType="separate"/>
      </w:r>
      <w:r w:rsidR="00854CBE" w:rsidRPr="00EE4FD5">
        <w:rPr>
          <w:noProof/>
        </w:rPr>
        <w:t>[6]</w:t>
      </w:r>
      <w:r w:rsidR="008A024A" w:rsidRPr="00EE4FD5">
        <w:fldChar w:fldCharType="end"/>
      </w:r>
      <w:r w:rsidR="0016392A" w:rsidRPr="00EE4FD5">
        <w:t>.</w:t>
      </w:r>
      <w:r w:rsidR="00E2395C" w:rsidRPr="00EE4FD5">
        <w:t xml:space="preserve"> </w:t>
      </w:r>
      <w:r w:rsidR="003D4174" w:rsidRPr="00EE4FD5">
        <w:t>T</w:t>
      </w:r>
      <w:r w:rsidR="0016392A" w:rsidRPr="00EE4FD5">
        <w:t>hese approaches</w:t>
      </w:r>
      <w:r w:rsidR="00E2395C" w:rsidRPr="00EE4FD5">
        <w:t xml:space="preserve"> can be biased </w:t>
      </w:r>
      <w:r w:rsidR="00AE5688" w:rsidRPr="00EE4FD5">
        <w:t xml:space="preserve">towards </w:t>
      </w:r>
      <w:r w:rsidR="008A024A" w:rsidRPr="00EE4FD5">
        <w:t xml:space="preserve">certain </w:t>
      </w:r>
      <w:r w:rsidR="00E06337" w:rsidRPr="00EE4FD5">
        <w:t>omics</w:t>
      </w:r>
      <w:r w:rsidR="008A024A" w:rsidRPr="00EE4FD5">
        <w:t xml:space="preserve"> data</w:t>
      </w:r>
      <w:r w:rsidR="002638B9" w:rsidRPr="00EE4FD5">
        <w:t xml:space="preserve"> </w:t>
      </w:r>
      <w:r w:rsidR="008A024A" w:rsidRPr="00EE4FD5">
        <w:t>types</w:t>
      </w:r>
      <w:r w:rsidR="003D4174" w:rsidRPr="00EE4FD5">
        <w:t>, however,</w:t>
      </w:r>
      <w:r w:rsidR="002638B9" w:rsidRPr="00EE4FD5">
        <w:t xml:space="preserve"> and </w:t>
      </w:r>
      <w:r w:rsidR="0016392A" w:rsidRPr="00EE4FD5">
        <w:t xml:space="preserve">do not account </w:t>
      </w:r>
      <w:r w:rsidR="008A024A" w:rsidRPr="00EE4FD5">
        <w:t>for</w:t>
      </w:r>
      <w:r w:rsidR="0016392A" w:rsidRPr="00EE4FD5">
        <w:t xml:space="preserve"> </w:t>
      </w:r>
      <w:r w:rsidR="00AE5688" w:rsidRPr="00EE4FD5">
        <w:t>interactions</w:t>
      </w:r>
      <w:r w:rsidR="0016392A" w:rsidRPr="00EE4FD5">
        <w:t xml:space="preserve"> between </w:t>
      </w:r>
      <w:proofErr w:type="spellStart"/>
      <w:r w:rsidR="00943563">
        <w:t>omic</w:t>
      </w:r>
      <w:proofErr w:type="spellEnd"/>
      <w:r w:rsidR="008A024A" w:rsidRPr="00EE4FD5">
        <w:t xml:space="preserve"> layers</w:t>
      </w:r>
      <w:r w:rsidR="00E37E27" w:rsidRPr="00EE4FD5">
        <w:t xml:space="preserve"> </w:t>
      </w:r>
      <w:r w:rsidR="008A024A" w:rsidRPr="00EE4FD5">
        <w:fldChar w:fldCharType="begin"/>
      </w:r>
      <w:r w:rsidR="00854CBE" w:rsidRPr="00EE4FD5">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EE4FD5">
        <w:fldChar w:fldCharType="separate"/>
      </w:r>
      <w:r w:rsidR="00854CBE" w:rsidRPr="00EE4FD5">
        <w:rPr>
          <w:noProof/>
        </w:rPr>
        <w:t>[7,8]</w:t>
      </w:r>
      <w:r w:rsidR="008A024A" w:rsidRPr="00EE4FD5">
        <w:fldChar w:fldCharType="end"/>
      </w:r>
      <w:r w:rsidR="008A024A" w:rsidRPr="00EE4FD5">
        <w:t>.</w:t>
      </w:r>
      <w:r w:rsidR="00373482" w:rsidRPr="00EE4FD5">
        <w:t xml:space="preserve"> Recently, more </w:t>
      </w:r>
      <w:r w:rsidR="00373482" w:rsidRPr="00EE4FD5">
        <w:lastRenderedPageBreak/>
        <w:t>sophisticated integrative approaches have been proposed</w:t>
      </w:r>
      <w:r w:rsidR="001063AA" w:rsidRPr="00EE4FD5">
        <w:t xml:space="preserve"> (</w:t>
      </w:r>
      <w:r w:rsidR="00F70F76" w:rsidRPr="00EE4FD5">
        <w:rPr>
          <w:b/>
          <w:bCs/>
        </w:rPr>
        <w:t xml:space="preserve">Supplementary </w:t>
      </w:r>
      <w:r w:rsidR="001063AA" w:rsidRPr="00EE4FD5">
        <w:rPr>
          <w:b/>
          <w:bCs/>
        </w:rPr>
        <w:t>Fig. 1</w:t>
      </w:r>
      <w:r w:rsidR="001063AA" w:rsidRPr="00EE4FD5">
        <w:t>)</w:t>
      </w:r>
      <w:r w:rsidRPr="00EE4FD5">
        <w:t xml:space="preserve"> </w:t>
      </w:r>
      <w:r w:rsidR="001063AA" w:rsidRPr="00EE4FD5">
        <w:fldChar w:fldCharType="begin"/>
      </w:r>
      <w:r w:rsidR="007157C4" w:rsidRPr="00EE4FD5">
        <w:instrText xml:space="preserve"> ADDIN ZOTERO_ITEM CSL_CITATION {"citationID":"a166su29jb5","properties":{"formattedCitation":"{\\rtf [4,9\\uc0\\u8211{}12]}","plainCitation":"[4,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EE4FD5">
        <w:fldChar w:fldCharType="separate"/>
      </w:r>
      <w:r w:rsidR="007157C4" w:rsidRPr="00EE4FD5">
        <w:rPr>
          <w:rFonts w:eastAsia="Times New Roman"/>
        </w:rPr>
        <w:t>[4,9–12]</w:t>
      </w:r>
      <w:r w:rsidR="001063AA" w:rsidRPr="00EE4FD5">
        <w:fldChar w:fldCharType="end"/>
      </w:r>
      <w:r w:rsidR="001063AA" w:rsidRPr="00EE4FD5">
        <w:t xml:space="preserve">. </w:t>
      </w:r>
      <w:r w:rsidR="00232B91" w:rsidRPr="00EE4FD5">
        <w:t>They can be broadly divided into unsupervised analyses</w:t>
      </w:r>
      <w:r w:rsidR="00D97CBB" w:rsidRPr="00EE4FD5">
        <w:t>,</w:t>
      </w:r>
      <w:r w:rsidR="00232B91" w:rsidRPr="00EE4FD5">
        <w:t xml:space="preserve"> which identify coherent </w:t>
      </w:r>
      <w:r w:rsidR="00FF1075" w:rsidRPr="00EE4FD5">
        <w:t xml:space="preserve">relationships </w:t>
      </w:r>
      <w:r w:rsidR="00232B91" w:rsidRPr="00EE4FD5">
        <w:t xml:space="preserve">across multi-omics datasets when samples are unlabeled, and supervised analyses, which identify multi-omics patterns that discriminate between known phenotypic sample groups. </w:t>
      </w:r>
      <w:proofErr w:type="gramStart"/>
      <w:r w:rsidR="00D84F2B">
        <w:t>However</w:t>
      </w:r>
      <w:proofErr w:type="gramEnd"/>
      <w:r w:rsidR="00D84F2B">
        <w:t xml:space="preserve"> these </w:t>
      </w:r>
      <w:r w:rsidR="008F191A">
        <w:t xml:space="preserve">supervised </w:t>
      </w:r>
      <w:r w:rsidR="00D84F2B">
        <w:t xml:space="preserve">strategies </w:t>
      </w:r>
      <w:r w:rsidR="008F191A">
        <w:t xml:space="preserve">are unable to capture the shared information </w:t>
      </w:r>
      <w:r w:rsidR="00D97CBB" w:rsidRPr="00EE4FD5">
        <w:t>across mu</w:t>
      </w:r>
      <w:r w:rsidR="008F191A">
        <w:t>ltiple biological domains when</w:t>
      </w:r>
      <w:r w:rsidR="00D97CBB" w:rsidRPr="00EE4FD5">
        <w:t xml:space="preserve"> identify</w:t>
      </w:r>
      <w:r w:rsidR="008F191A">
        <w:t>ing</w:t>
      </w:r>
      <w:r w:rsidR="00D97CBB" w:rsidRPr="00EE4FD5">
        <w:t xml:space="preserve"> the key molecular drivers associated with a phenotype. </w:t>
      </w:r>
      <w:r w:rsidR="00FF1075" w:rsidRPr="00EE4FD5">
        <w:t>Such methods are needed to capture the dynamic nature of molecular networks under various disease conditions and ultimately provide robust biomarkers that are both biological</w:t>
      </w:r>
      <w:r w:rsidR="00D84F2B">
        <w:t>ly</w:t>
      </w:r>
      <w:r w:rsidR="00FF1075" w:rsidRPr="00EE4FD5">
        <w:t xml:space="preserve"> and cl</w:t>
      </w:r>
      <w:r w:rsidR="00207830">
        <w:t>inical</w:t>
      </w:r>
      <w:r w:rsidR="00D84F2B">
        <w:t>ly</w:t>
      </w:r>
      <w:r w:rsidR="00207830">
        <w:t xml:space="preserve"> relevant. </w:t>
      </w:r>
    </w:p>
    <w:p w14:paraId="12A64FE8" w14:textId="7F847C81" w:rsidR="00A17C32" w:rsidRPr="00EE4FD5" w:rsidRDefault="00207830" w:rsidP="00D61F18">
      <w:pPr>
        <w:widowControl w:val="0"/>
        <w:autoSpaceDE w:val="0"/>
        <w:autoSpaceDN w:val="0"/>
        <w:adjustRightInd w:val="0"/>
        <w:spacing w:line="480" w:lineRule="auto"/>
        <w:ind w:firstLine="720"/>
        <w:jc w:val="both"/>
      </w:pPr>
      <w:r>
        <w:t>To address these</w:t>
      </w:r>
      <w:r w:rsidR="00FF1075" w:rsidRPr="00EE4FD5">
        <w:t xml:space="preserve"> knowledge gap</w:t>
      </w:r>
      <w:r>
        <w:t>s</w:t>
      </w:r>
      <w:r w:rsidR="00FF1075" w:rsidRPr="00EE4FD5">
        <w:t>, we</w:t>
      </w:r>
      <w:r w:rsidR="002638B9" w:rsidRPr="00EE4FD5">
        <w:t xml:space="preserve"> introduce DIABLO, a method that </w:t>
      </w:r>
      <w:r w:rsidR="00074536" w:rsidRPr="00EE4FD5">
        <w:t>incorporat</w:t>
      </w:r>
      <w:r w:rsidR="00FF1075" w:rsidRPr="00EE4FD5">
        <w:t>es</w:t>
      </w:r>
      <w:r w:rsidR="00E55CCD" w:rsidRPr="00EE4FD5">
        <w:t xml:space="preserve"> information across</w:t>
      </w:r>
      <w:r w:rsidR="002638B9" w:rsidRPr="00EE4FD5">
        <w:t xml:space="preserve"> </w:t>
      </w:r>
      <w:r w:rsidR="007306FB">
        <w:t>high dimensional multi-omics data</w:t>
      </w:r>
      <w:r w:rsidR="00201D8B" w:rsidRPr="00EE4FD5">
        <w:t xml:space="preserve"> </w:t>
      </w:r>
      <w:r w:rsidR="00E55CCD" w:rsidRPr="00EE4FD5">
        <w:t>while discriminating phenotypic groups</w:t>
      </w:r>
      <w:r w:rsidR="00FF1075" w:rsidRPr="00EE4FD5">
        <w:t>.</w:t>
      </w:r>
      <w:r w:rsidR="00A14841" w:rsidRPr="00EE4FD5">
        <w:t xml:space="preserve"> </w:t>
      </w:r>
      <w:r w:rsidR="00201D8B" w:rsidRPr="00EE4FD5">
        <w:t xml:space="preserve">DIABLO </w:t>
      </w:r>
      <w:r w:rsidR="00074536" w:rsidRPr="00EE4FD5">
        <w:t>uncover</w:t>
      </w:r>
      <w:r w:rsidR="00201D8B" w:rsidRPr="00EE4FD5">
        <w:t>s</w:t>
      </w:r>
      <w:r w:rsidR="00074536" w:rsidRPr="00EE4FD5">
        <w:t xml:space="preserve"> robust biomarkers of dysregulated disease processes </w:t>
      </w:r>
      <w:r w:rsidR="00201D8B" w:rsidRPr="00EE4FD5">
        <w:t xml:space="preserve">that span </w:t>
      </w:r>
      <w:r w:rsidR="00074536" w:rsidRPr="00EE4FD5">
        <w:t xml:space="preserve">multiple </w:t>
      </w:r>
      <w:r w:rsidR="002638B9" w:rsidRPr="00EE4FD5">
        <w:t>functional</w:t>
      </w:r>
      <w:r w:rsidR="00074536" w:rsidRPr="00EE4FD5">
        <w:t xml:space="preserve"> layers.</w:t>
      </w:r>
      <w:r w:rsidR="007E31B3" w:rsidRPr="00EE4FD5">
        <w:t xml:space="preserve"> </w:t>
      </w:r>
      <w:r w:rsidR="00C15910" w:rsidRPr="00EE4FD5">
        <w:t>We demonstrate the capabilities</w:t>
      </w:r>
      <w:r w:rsidR="007E31B3" w:rsidRPr="00EE4FD5">
        <w:t xml:space="preserve"> and versatility</w:t>
      </w:r>
      <w:r w:rsidR="00C15910" w:rsidRPr="00EE4FD5">
        <w:t xml:space="preserve"> of DIABLO </w:t>
      </w:r>
      <w:r w:rsidR="316CA737" w:rsidRPr="00EE4FD5">
        <w:t xml:space="preserve">both </w:t>
      </w:r>
      <w:r w:rsidR="002638B9" w:rsidRPr="00EE4FD5">
        <w:t xml:space="preserve">in </w:t>
      </w:r>
      <w:r w:rsidR="00C15910" w:rsidRPr="00EE4FD5">
        <w:t xml:space="preserve">simulated and </w:t>
      </w:r>
      <w:r w:rsidR="00FF1075" w:rsidRPr="00EE4FD5">
        <w:t>real</w:t>
      </w:r>
      <w:r w:rsidR="00AA489D">
        <w:t>-</w:t>
      </w:r>
      <w:r w:rsidR="00FF1075" w:rsidRPr="00EE4FD5">
        <w:t>world data</w:t>
      </w:r>
      <w:r w:rsidR="00C15910" w:rsidRPr="00EE4FD5">
        <w:t xml:space="preserve">, integrating </w:t>
      </w:r>
      <w:r w:rsidR="00FF1075" w:rsidRPr="00EE4FD5">
        <w:t>multi-</w:t>
      </w:r>
      <w:r w:rsidR="00C15910" w:rsidRPr="00EE4FD5">
        <w:t>omics datasets to identify relevant biomarkers</w:t>
      </w:r>
      <w:r w:rsidR="00AA489D">
        <w:t xml:space="preserve"> of various diseases</w:t>
      </w:r>
      <w:r w:rsidR="005075CB" w:rsidRPr="00EE4FD5">
        <w:t>.</w:t>
      </w:r>
      <w:r w:rsidR="00C15910" w:rsidRPr="00EE4FD5">
        <w:t xml:space="preserve"> </w:t>
      </w:r>
      <w:r w:rsidR="000428EA" w:rsidRPr="00EE4FD5">
        <w:t xml:space="preserve">DIABLO is available through the </w:t>
      </w:r>
      <w:proofErr w:type="spellStart"/>
      <w:r w:rsidR="000428EA" w:rsidRPr="00EE4FD5">
        <w:t>mix</w:t>
      </w:r>
      <w:r w:rsidR="00E06337" w:rsidRPr="00EE4FD5">
        <w:t>Omics</w:t>
      </w:r>
      <w:proofErr w:type="spellEnd"/>
      <w:r w:rsidR="005D2BAE" w:rsidRPr="00EE4FD5">
        <w:t xml:space="preserve"> d</w:t>
      </w:r>
      <w:r w:rsidR="000428EA" w:rsidRPr="00EE4FD5">
        <w:t xml:space="preserve">ata integration </w:t>
      </w:r>
      <w:r w:rsidR="0066408D" w:rsidRPr="00EE4FD5">
        <w:t xml:space="preserve">toolkit </w:t>
      </w:r>
      <w:r w:rsidR="005D2BAE" w:rsidRPr="00EE4FD5">
        <w:t>(</w:t>
      </w:r>
      <w:hyperlink r:id="rId8" w:history="1">
        <w:r w:rsidR="00177E13" w:rsidRPr="00EE4FD5">
          <w:rPr>
            <w:rStyle w:val="Hyperlink"/>
          </w:rPr>
          <w:t>www.mixomics.org</w:t>
        </w:r>
      </w:hyperlink>
      <w:r w:rsidR="00177E13" w:rsidRPr="00EE4FD5">
        <w:t xml:space="preserve"> </w:t>
      </w:r>
      <w:r w:rsidR="007157C4" w:rsidRPr="00EE4FD5">
        <w:fldChar w:fldCharType="begin"/>
      </w:r>
      <w:r w:rsidR="007157C4" w:rsidRPr="00EE4FD5">
        <w:instrText xml:space="preserve"> ADDIN ZOTERO_ITEM CSL_CITATION {"citationID":"a1q69ps7ga3","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5D2BAE" w:rsidRPr="00EE4FD5">
        <w:t>)</w:t>
      </w:r>
      <w:r w:rsidR="000428EA" w:rsidRPr="00EE4FD5">
        <w:t xml:space="preserve"> whic</w:t>
      </w:r>
      <w:r w:rsidR="005D2BAE" w:rsidRPr="00EE4FD5">
        <w:t>h contains a wide range of multivariate methods</w:t>
      </w:r>
      <w:r w:rsidR="000428EA" w:rsidRPr="00EE4FD5">
        <w:t xml:space="preserve"> for the exploration and integration of </w:t>
      </w:r>
      <w:r w:rsidR="005D2BAE" w:rsidRPr="00EE4FD5">
        <w:t>high dimensional</w:t>
      </w:r>
      <w:r w:rsidR="002A2F36" w:rsidRPr="00EE4FD5">
        <w:t xml:space="preserve"> </w:t>
      </w:r>
      <w:r w:rsidR="005D2BAE" w:rsidRPr="00EE4FD5">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2615AA">
      <w:pPr>
        <w:spacing w:line="480" w:lineRule="auto"/>
        <w:rPr>
          <w:b/>
        </w:rPr>
      </w:pPr>
      <w:r w:rsidRPr="00EE4FD5">
        <w:rPr>
          <w:b/>
        </w:rPr>
        <w:t>Results</w:t>
      </w:r>
    </w:p>
    <w:p w14:paraId="31AA8441" w14:textId="67EF08C4"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 xml:space="preserve">atent </w:t>
      </w:r>
      <w:proofErr w:type="spellStart"/>
      <w:r w:rsidR="00984E9C" w:rsidRPr="00EE4FD5">
        <w:t>c</w:t>
      </w:r>
      <w:r w:rsidR="00984E9C" w:rsidRPr="00EE4FD5">
        <w:rPr>
          <w:b/>
          <w:bCs/>
          <w:u w:val="single"/>
        </w:rPr>
        <w:t>O</w:t>
      </w:r>
      <w:r w:rsidR="00A257B4" w:rsidRPr="00EE4FD5">
        <w:t>m</w:t>
      </w:r>
      <w:r w:rsidR="00984E9C" w:rsidRPr="00EE4FD5">
        <w:t>p</w:t>
      </w:r>
      <w:r w:rsidR="00A257B4" w:rsidRPr="00EE4FD5">
        <w:t>o</w:t>
      </w:r>
      <w:r w:rsidR="00984E9C" w:rsidRPr="00EE4FD5">
        <w:t>nents</w:t>
      </w:r>
      <w:proofErr w:type="spellEnd"/>
      <w:r w:rsidR="00984E9C" w:rsidRPr="00EE4FD5">
        <w:t>)</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854CBE" w:rsidRPr="00EE4FD5">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854CBE" w:rsidRPr="00EE4FD5">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854CBE" w:rsidRPr="00EE4FD5">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854CBE" w:rsidRPr="00EE4FD5">
        <w:rPr>
          <w:noProof/>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854CBE" w:rsidRPr="00EE4FD5">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854CBE" w:rsidRPr="00EE4FD5">
        <w:rPr>
          <w:noProof/>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854CBE" w:rsidRPr="00EE4FD5">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854CBE" w:rsidRPr="00EE4FD5">
        <w:rPr>
          <w:noProof/>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 xml:space="preserve">that transforms each </w:t>
      </w:r>
      <w:proofErr w:type="spellStart"/>
      <w:r w:rsidR="001D4D88" w:rsidRPr="00EE4FD5">
        <w:t>omic</w:t>
      </w:r>
      <w:proofErr w:type="spellEnd"/>
      <w:r w:rsidR="001D4D88" w:rsidRPr="00EE4FD5">
        <w:t xml:space="preserve">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854CBE" w:rsidRPr="00EE4FD5">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854CBE" w:rsidRPr="00EE4FD5">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854CBE" w:rsidRPr="00EE4FD5">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854CBE" w:rsidRPr="00EE4FD5">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4A6CC1">
      <w:pPr>
        <w:spacing w:line="480" w:lineRule="auto"/>
        <w:jc w:val="both"/>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2198AFA3" w:rsidR="00F65D93" w:rsidRPr="00EE4FD5" w:rsidRDefault="0066565B" w:rsidP="00396797">
      <w:pPr>
        <w:spacing w:line="480" w:lineRule="auto"/>
        <w:rPr>
          <w:lang w:val="en-CA"/>
        </w:rPr>
      </w:pPr>
      <w:r w:rsidRPr="00EE4FD5">
        <w:rPr>
          <w:lang w:val="en-CA"/>
        </w:rPr>
        <w:t>B</w:t>
      </w:r>
      <w:r w:rsidR="00622940" w:rsidRPr="00EE4FD5">
        <w:rPr>
          <w:lang w:val="en-CA"/>
        </w:rPr>
        <w:t xml:space="preserve">riefly, three </w:t>
      </w:r>
      <w:proofErr w:type="spellStart"/>
      <w:r w:rsidR="00622940" w:rsidRPr="00EE4FD5">
        <w:rPr>
          <w:lang w:val="en-CA"/>
        </w:rPr>
        <w:t>omic</w:t>
      </w:r>
      <w:proofErr w:type="spellEnd"/>
      <w:r w:rsidR="00622940" w:rsidRPr="00EE4FD5">
        <w:rPr>
          <w:lang w:val="en-CA"/>
        </w:rPr>
        <w:t xml:space="preserve"> datasets consisting of 200 samples (split equally over two groups) and 260 variables were </w:t>
      </w:r>
      <w:r w:rsidR="008D6935" w:rsidRPr="00EE4FD5">
        <w:rPr>
          <w:lang w:val="en-CA"/>
        </w:rPr>
        <w:t>generated</w:t>
      </w:r>
      <w:r w:rsidR="00C57649" w:rsidRPr="00EE4FD5">
        <w:rPr>
          <w:lang w:val="en-CA"/>
        </w:rPr>
        <w:t xml:space="preserve"> </w:t>
      </w:r>
      <w:r w:rsidR="00622940" w:rsidRPr="00EE4FD5">
        <w:rPr>
          <w:lang w:val="en-CA"/>
        </w:rPr>
        <w:t>by modifying the degree of correlation and discrimination, resulting in four types of variables: 30 correlated-discriminatory (</w:t>
      </w:r>
      <w:proofErr w:type="spellStart"/>
      <w:r w:rsidR="00622940" w:rsidRPr="00EE4FD5">
        <w:rPr>
          <w:lang w:val="en-CA"/>
        </w:rPr>
        <w:t>corDis</w:t>
      </w:r>
      <w:proofErr w:type="spellEnd"/>
      <w:r w:rsidR="00622940" w:rsidRPr="00EE4FD5">
        <w:rPr>
          <w:lang w:val="en-CA"/>
        </w:rPr>
        <w:t>) variables, 30 uncorrelated-discriminatory (</w:t>
      </w:r>
      <w:proofErr w:type="spellStart"/>
      <w:r w:rsidR="00622940" w:rsidRPr="00EE4FD5">
        <w:rPr>
          <w:lang w:val="en-CA"/>
        </w:rPr>
        <w:t>unCorDis</w:t>
      </w:r>
      <w:proofErr w:type="spellEnd"/>
      <w:r w:rsidR="00622940" w:rsidRPr="00EE4FD5">
        <w:rPr>
          <w:lang w:val="en-CA"/>
        </w:rPr>
        <w:t>) variables, 100 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corNonDis</w:t>
      </w:r>
      <w:proofErr w:type="spellEnd"/>
      <w:r w:rsidR="00622940" w:rsidRPr="00EE4FD5">
        <w:rPr>
          <w:lang w:val="en-CA"/>
        </w:rPr>
        <w:t>) variables, and 100 un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unCorNonDis</w:t>
      </w:r>
      <w:proofErr w:type="spellEnd"/>
      <w:r w:rsidR="00622940" w:rsidRPr="00EE4FD5">
        <w:rPr>
          <w:lang w:val="en-CA"/>
        </w:rPr>
        <w:t>) variables</w:t>
      </w:r>
      <w:r w:rsidR="00C57649" w:rsidRPr="00EE4FD5">
        <w:rPr>
          <w:lang w:val="en-CA"/>
        </w:rPr>
        <w:t xml:space="preserve"> (</w:t>
      </w:r>
      <w:r w:rsidR="007E31B3" w:rsidRPr="00EE4FD5">
        <w:rPr>
          <w:b/>
          <w:lang w:val="en-CA"/>
        </w:rPr>
        <w:t xml:space="preserve">Supplementary Note, </w:t>
      </w:r>
      <w:r w:rsidR="00C57649" w:rsidRPr="00EE4FD5">
        <w:rPr>
          <w:b/>
          <w:lang w:val="en-CA"/>
        </w:rPr>
        <w:t>Supplementary Fig. 2</w:t>
      </w:r>
      <w:r w:rsidR="00C57649" w:rsidRPr="00EE4FD5">
        <w:rPr>
          <w:lang w:val="en-CA"/>
        </w:rPr>
        <w:t>)</w:t>
      </w:r>
      <w:r w:rsidR="00622940" w:rsidRPr="00EE4FD5">
        <w:rPr>
          <w:lang w:val="en-CA"/>
        </w:rPr>
        <w:t xml:space="preserve">. </w:t>
      </w:r>
      <w:r w:rsidR="00622940" w:rsidRPr="00EE4FD5">
        <w:t xml:space="preserve">Three integrative classification </w:t>
      </w:r>
      <w:r w:rsidR="007E31B3" w:rsidRPr="00EE4FD5">
        <w:t>methods were applied t</w:t>
      </w:r>
      <w:r w:rsidR="00622940" w:rsidRPr="00EE4FD5">
        <w:t>o generate multi-</w:t>
      </w:r>
      <w:proofErr w:type="spellStart"/>
      <w:r w:rsidR="00622940" w:rsidRPr="00EE4FD5">
        <w:t>omic</w:t>
      </w:r>
      <w:proofErr w:type="spellEnd"/>
      <w:r w:rsidR="00622940" w:rsidRPr="00EE4FD5">
        <w:t xml:space="preserve"> biomarkers panels of 90 variables </w:t>
      </w:r>
      <w:r w:rsidR="00C57649" w:rsidRPr="00EE4FD5">
        <w:t xml:space="preserve">each </w:t>
      </w:r>
      <w:r w:rsidR="00622940" w:rsidRPr="00EE4FD5">
        <w:t xml:space="preserve">(30 variables from each </w:t>
      </w:r>
      <w:proofErr w:type="spellStart"/>
      <w:r w:rsidR="00622940" w:rsidRPr="00EE4FD5">
        <w:t>omic</w:t>
      </w:r>
      <w:proofErr w:type="spellEnd"/>
      <w:r w:rsidR="00622940" w:rsidRPr="00EE4FD5">
        <w:t xml:space="preserve"> dataset)</w:t>
      </w:r>
      <w:r w:rsidR="007E31B3" w:rsidRPr="00EE4FD5">
        <w:t xml:space="preserve">: a </w:t>
      </w:r>
      <w:r w:rsidR="00622940" w:rsidRPr="00EE4FD5">
        <w:t xml:space="preserve">DIABLO model with </w:t>
      </w:r>
      <w:r w:rsidR="00622940" w:rsidRPr="00EE4FD5">
        <w:rPr>
          <w:lang w:val="en-CA"/>
        </w:rPr>
        <w:t xml:space="preserve">either a full design (where the correlation between </w:t>
      </w:r>
      <w:r w:rsidR="00E86584" w:rsidRPr="00EE4FD5">
        <w:rPr>
          <w:lang w:val="en-CA"/>
        </w:rPr>
        <w:t xml:space="preserve">all pairwise combinations of </w:t>
      </w:r>
      <w:r w:rsidR="00E86584" w:rsidRPr="00EE4FD5">
        <w:rPr>
          <w:lang w:val="en-CA"/>
        </w:rPr>
        <w:lastRenderedPageBreak/>
        <w:t>datasets,</w:t>
      </w:r>
      <w:r w:rsidR="00622940" w:rsidRPr="00EE4FD5">
        <w:rPr>
          <w:lang w:val="en-CA"/>
        </w:rPr>
        <w:t xml:space="preserve"> as well as between each datas</w:t>
      </w:r>
      <w:r w:rsidR="00CC2551" w:rsidRPr="00EE4FD5">
        <w:rPr>
          <w:lang w:val="en-CA"/>
        </w:rPr>
        <w:t>et and the phenotypic outcome</w:t>
      </w:r>
      <w:r w:rsidR="00E86584" w:rsidRPr="00EE4FD5">
        <w:rPr>
          <w:lang w:val="en-CA"/>
        </w:rPr>
        <w:t>,</w:t>
      </w:r>
      <w:r w:rsidR="00CC2551" w:rsidRPr="00EE4FD5">
        <w:rPr>
          <w:lang w:val="en-CA"/>
        </w:rPr>
        <w:t xml:space="preserve"> w</w:t>
      </w:r>
      <w:r w:rsidR="00E86584" w:rsidRPr="00EE4FD5">
        <w:rPr>
          <w:lang w:val="en-CA"/>
        </w:rPr>
        <w:t>ere</w:t>
      </w:r>
      <w:r w:rsidR="00622940" w:rsidRPr="00EE4FD5">
        <w:rPr>
          <w:lang w:val="en-CA"/>
        </w:rPr>
        <w:t xml:space="preserve"> maximised) or the null design (where only the correlation between each datas</w:t>
      </w:r>
      <w:r w:rsidR="00CC2551" w:rsidRPr="00EE4FD5">
        <w:rPr>
          <w:lang w:val="en-CA"/>
        </w:rPr>
        <w:t>et and the phenotypic outcome was</w:t>
      </w:r>
      <w:r w:rsidR="00622940" w:rsidRPr="00EE4FD5">
        <w:rPr>
          <w:lang w:val="en-CA"/>
        </w:rPr>
        <w:t xml:space="preserve"> maximised, </w:t>
      </w:r>
      <w:r w:rsidR="00622940" w:rsidRPr="00EE4FD5">
        <w:rPr>
          <w:b/>
          <w:lang w:val="en-CA"/>
        </w:rPr>
        <w:t>see Methods</w:t>
      </w:r>
      <w:r w:rsidR="00622940" w:rsidRPr="00EE4FD5">
        <w:rPr>
          <w:lang w:val="en-CA"/>
        </w:rPr>
        <w:t xml:space="preserve">), </w:t>
      </w:r>
      <w:r w:rsidR="00622940" w:rsidRPr="00EE4FD5">
        <w:t xml:space="preserve">a concatenation-based </w:t>
      </w:r>
      <w:proofErr w:type="spellStart"/>
      <w:r w:rsidR="00622940" w:rsidRPr="00EE4FD5">
        <w:t>sPLSDA</w:t>
      </w:r>
      <w:proofErr w:type="spellEnd"/>
      <w:r w:rsidR="00622940" w:rsidRPr="00EE4FD5">
        <w:t xml:space="preserve"> classifier which consists of naively combining all datasets into one, and an ensemble of </w:t>
      </w:r>
      <w:proofErr w:type="spellStart"/>
      <w:r w:rsidR="00622940" w:rsidRPr="00EE4FD5">
        <w:t>sPLSDA</w:t>
      </w:r>
      <w:proofErr w:type="spellEnd"/>
      <w:r w:rsidR="00622940" w:rsidRPr="00EE4FD5">
        <w:t xml:space="preserve"> classifiers where a separate </w:t>
      </w:r>
      <w:proofErr w:type="spellStart"/>
      <w:r w:rsidR="00622940" w:rsidRPr="00EE4FD5">
        <w:t>sPLSDA</w:t>
      </w:r>
      <w:proofErr w:type="spellEnd"/>
      <w:r w:rsidR="00622940" w:rsidRPr="00EE4FD5">
        <w:t xml:space="preserve"> classifier was </w:t>
      </w:r>
      <w:r w:rsidR="007E31B3" w:rsidRPr="00EE4FD5">
        <w:t>fitted</w:t>
      </w:r>
      <w:r w:rsidR="00622940" w:rsidRPr="00EE4FD5">
        <w:t xml:space="preserve"> for each omics dataset and the consensus predictions were combined using a majority vote scheme </w:t>
      </w:r>
      <w:r w:rsidR="00622940" w:rsidRPr="00EE4FD5">
        <w:rPr>
          <w:lang w:val="en-CA"/>
        </w:rPr>
        <w:t xml:space="preserve">(see </w:t>
      </w:r>
      <w:r w:rsidR="00622940" w:rsidRPr="00EE4FD5">
        <w:rPr>
          <w:b/>
        </w:rPr>
        <w:t>Supplementary Fig. 3</w:t>
      </w:r>
      <w:r w:rsidR="00C57649" w:rsidRPr="00EE4FD5">
        <w:rPr>
          <w:b/>
        </w:rPr>
        <w:t>)</w:t>
      </w:r>
      <w:r w:rsidR="00622940" w:rsidRPr="00EE4FD5">
        <w:rPr>
          <w:lang w:val="en-CA"/>
        </w:rPr>
        <w:t xml:space="preserve">. The purpose of the simulation study was to </w:t>
      </w:r>
      <w:r w:rsidR="002163F4" w:rsidRPr="00EE4FD5">
        <w:rPr>
          <w:lang w:val="en-CA"/>
        </w:rPr>
        <w:t>compare</w:t>
      </w:r>
      <w:r w:rsidR="00FA23FC" w:rsidRPr="00EE4FD5">
        <w:rPr>
          <w:lang w:val="en-CA"/>
        </w:rPr>
        <w:t xml:space="preserve"> DIABLO models with existing multi-step integrative classifiers with respect to the error rate and types of variables selected as part of the multi-</w:t>
      </w:r>
      <w:proofErr w:type="spellStart"/>
      <w:r w:rsidR="00FA23FC" w:rsidRPr="00EE4FD5">
        <w:rPr>
          <w:lang w:val="en-CA"/>
        </w:rPr>
        <w:t>omic</w:t>
      </w:r>
      <w:proofErr w:type="spellEnd"/>
      <w:r w:rsidR="00FA23FC" w:rsidRPr="00EE4FD5">
        <w:rPr>
          <w:lang w:val="en-CA"/>
        </w:rPr>
        <w:t xml:space="preserve"> biomarker panels. A secondary aim was </w:t>
      </w:r>
      <w:r w:rsidR="009C25CD" w:rsidRPr="00EE4FD5">
        <w:rPr>
          <w:lang w:val="en-CA"/>
        </w:rPr>
        <w:t>to</w:t>
      </w:r>
      <w:r w:rsidR="00FA23FC" w:rsidRPr="00EE4FD5">
        <w:rPr>
          <w:lang w:val="en-CA"/>
        </w:rPr>
        <w:t xml:space="preserve"> determine the effect of design matrix on the resulting multi-</w:t>
      </w:r>
      <w:proofErr w:type="spellStart"/>
      <w:r w:rsidR="00FA23FC" w:rsidRPr="00EE4FD5">
        <w:rPr>
          <w:lang w:val="en-CA"/>
        </w:rPr>
        <w:t>omic</w:t>
      </w:r>
      <w:proofErr w:type="spellEnd"/>
      <w:r w:rsidR="00FA23FC" w:rsidRPr="00EE4FD5">
        <w:rPr>
          <w:lang w:val="en-CA"/>
        </w:rPr>
        <w:t xml:space="preserve"> biomarker panel</w:t>
      </w:r>
      <w:r w:rsidR="002163F4" w:rsidRPr="00EE4FD5">
        <w:rPr>
          <w:lang w:val="en-CA"/>
        </w:rPr>
        <w:t>s</w:t>
      </w:r>
      <w:r w:rsidR="00FA23FC" w:rsidRPr="00EE4FD5">
        <w:rPr>
          <w:lang w:val="en-CA"/>
        </w:rPr>
        <w:t xml:space="preserve"> identified using DIABLO.</w:t>
      </w:r>
    </w:p>
    <w:p w14:paraId="7C580E9B" w14:textId="2A014CEE" w:rsidR="009E26DF" w:rsidRPr="00EE4FD5" w:rsidRDefault="007528F4">
      <w:pPr>
        <w:spacing w:line="480" w:lineRule="auto"/>
        <w:ind w:firstLine="720"/>
        <w:rPr>
          <w:lang w:val="en-CA"/>
        </w:rPr>
      </w:pPr>
      <w:r w:rsidRPr="00EE4FD5">
        <w:rPr>
          <w:lang w:val="en-CA"/>
        </w:rPr>
        <w:t xml:space="preserve">The concatenation, ensemble and </w:t>
      </w:r>
      <w:proofErr w:type="spellStart"/>
      <w:r w:rsidRPr="00EE4FD5">
        <w:rPr>
          <w:lang w:val="en-CA"/>
        </w:rPr>
        <w:t>DIABLO_null</w:t>
      </w:r>
      <w:proofErr w:type="spellEnd"/>
      <w:r w:rsidRPr="00EE4FD5">
        <w:rPr>
          <w:lang w:val="en-CA"/>
        </w:rPr>
        <w:t xml:space="preserve"> classifiers performed similarly across the various noise and fold-change thresholds. </w:t>
      </w:r>
      <w:r w:rsidR="003E031B">
        <w:rPr>
          <w:lang w:val="en-CA"/>
        </w:rPr>
        <w:t>At lower noise levels (</w:t>
      </w:r>
      <w:r w:rsidR="001E354A">
        <w:rPr>
          <w:lang w:val="en-CA"/>
        </w:rPr>
        <w:t xml:space="preserve">simulated using a </w:t>
      </w:r>
      <w:r w:rsidR="00666678">
        <w:rPr>
          <w:lang w:val="en-CA"/>
        </w:rPr>
        <w:t xml:space="preserve">multivariate normal distribution with mean of zero and standard deviation of 0.2 </w:t>
      </w:r>
      <w:r w:rsidR="001E354A">
        <w:rPr>
          <w:lang w:val="en-CA"/>
        </w:rPr>
        <w:t>or</w:t>
      </w:r>
      <w:r w:rsidR="00666678">
        <w:rPr>
          <w:lang w:val="en-CA"/>
        </w:rPr>
        <w:t xml:space="preserve"> 0.5) t</w:t>
      </w:r>
      <w:r w:rsidR="009E26DF" w:rsidRPr="00EE4FD5">
        <w:rPr>
          <w:lang w:val="en-CA"/>
        </w:rPr>
        <w:t xml:space="preserve">he </w:t>
      </w:r>
      <w:proofErr w:type="spellStart"/>
      <w:r w:rsidRPr="00EE4FD5">
        <w:rPr>
          <w:lang w:val="en-CA"/>
        </w:rPr>
        <w:t>DIABLO_full</w:t>
      </w:r>
      <w:proofErr w:type="spellEnd"/>
      <w:r w:rsidRPr="00EE4FD5">
        <w:rPr>
          <w:lang w:val="en-CA"/>
        </w:rPr>
        <w:t xml:space="preserve"> </w:t>
      </w:r>
      <w:r w:rsidR="009E26DF" w:rsidRPr="00EE4FD5">
        <w:rPr>
          <w:lang w:val="en-CA"/>
        </w:rPr>
        <w:t xml:space="preserve">classifier </w:t>
      </w:r>
      <w:r w:rsidR="00AD1EC3" w:rsidRPr="00EE4FD5">
        <w:rPr>
          <w:lang w:val="en-CA"/>
        </w:rPr>
        <w:t>had</w:t>
      </w:r>
      <w:r w:rsidR="007E31B3" w:rsidRPr="00EE4FD5">
        <w:rPr>
          <w:lang w:val="en-CA"/>
        </w:rPr>
        <w:t xml:space="preserve"> </w:t>
      </w:r>
      <w:r w:rsidRPr="00EE4FD5">
        <w:rPr>
          <w:lang w:val="en-CA"/>
        </w:rPr>
        <w:t xml:space="preserve">a </w:t>
      </w:r>
      <w:r w:rsidR="00666678">
        <w:rPr>
          <w:lang w:val="en-CA"/>
        </w:rPr>
        <w:t>slightly higher</w:t>
      </w:r>
      <w:r w:rsidRPr="00EE4FD5">
        <w:rPr>
          <w:lang w:val="en-CA"/>
        </w:rPr>
        <w:t xml:space="preserve"> error rate compared to the</w:t>
      </w:r>
      <w:r w:rsidR="009E26DF" w:rsidRPr="00EE4FD5">
        <w:rPr>
          <w:lang w:val="en-CA"/>
        </w:rPr>
        <w:t xml:space="preserve"> other </w:t>
      </w:r>
      <w:r w:rsidR="00FD7769" w:rsidRPr="00EE4FD5">
        <w:rPr>
          <w:lang w:val="en-CA"/>
        </w:rPr>
        <w:t>approaches</w:t>
      </w:r>
      <w:r w:rsidR="00ED1468" w:rsidRPr="00EE4FD5">
        <w:rPr>
          <w:lang w:val="en-CA"/>
        </w:rPr>
        <w:t xml:space="preserve"> (</w:t>
      </w:r>
      <w:r w:rsidR="00ED1468" w:rsidRPr="00EE4FD5">
        <w:rPr>
          <w:b/>
          <w:lang w:val="en-CA"/>
        </w:rPr>
        <w:t xml:space="preserve">Fig. </w:t>
      </w:r>
      <w:r w:rsidR="000453C3" w:rsidRPr="00EE4FD5">
        <w:rPr>
          <w:b/>
          <w:lang w:val="en-CA"/>
        </w:rPr>
        <w:t>1</w:t>
      </w:r>
      <w:r w:rsidR="00ED1468" w:rsidRPr="00EE4FD5">
        <w:rPr>
          <w:b/>
          <w:lang w:val="en-CA"/>
        </w:rPr>
        <w:t>a</w:t>
      </w:r>
      <w:r w:rsidR="00ED1468" w:rsidRPr="00EE4FD5">
        <w:rPr>
          <w:lang w:val="en-CA"/>
        </w:rPr>
        <w:t>)</w:t>
      </w:r>
      <w:r w:rsidR="00AD1EC3" w:rsidRPr="00EE4FD5">
        <w:rPr>
          <w:lang w:val="en-CA"/>
        </w:rPr>
        <w:t xml:space="preserve">, but </w:t>
      </w:r>
      <w:r w:rsidR="009E26DF" w:rsidRPr="00EE4FD5">
        <w:rPr>
          <w:lang w:val="en-CA"/>
        </w:rPr>
        <w:t xml:space="preserve">consistently selected mostly </w:t>
      </w:r>
      <w:r w:rsidR="00AD1EC3" w:rsidRPr="00EE4FD5">
        <w:rPr>
          <w:lang w:val="en-CA"/>
        </w:rPr>
        <w:t>correlated and discriminatory (</w:t>
      </w:r>
      <w:proofErr w:type="spellStart"/>
      <w:r w:rsidR="009E26DF" w:rsidRPr="00EE4FD5">
        <w:rPr>
          <w:lang w:val="en-CA"/>
        </w:rPr>
        <w:t>corDis</w:t>
      </w:r>
      <w:proofErr w:type="spellEnd"/>
      <w:r w:rsidR="00AD1EC3" w:rsidRPr="00EE4FD5">
        <w:rPr>
          <w:lang w:val="en-CA"/>
        </w:rPr>
        <w:t>)</w:t>
      </w:r>
      <w:r w:rsidR="009E26DF" w:rsidRPr="00EE4FD5">
        <w:rPr>
          <w:lang w:val="en-CA"/>
        </w:rPr>
        <w:t xml:space="preserve"> variables</w:t>
      </w:r>
      <w:r w:rsidR="00AD1EC3" w:rsidRPr="00EE4FD5">
        <w:rPr>
          <w:lang w:val="en-CA"/>
        </w:rPr>
        <w:t>, unlike</w:t>
      </w:r>
      <w:r w:rsidR="009E26DF" w:rsidRPr="00EE4FD5">
        <w:rPr>
          <w:lang w:val="en-CA"/>
        </w:rPr>
        <w:t xml:space="preserve"> the other integrative classifiers (</w:t>
      </w:r>
      <w:r w:rsidR="009E26DF" w:rsidRPr="00EE4FD5">
        <w:rPr>
          <w:b/>
          <w:lang w:val="en-CA"/>
        </w:rPr>
        <w:t>Fig</w:t>
      </w:r>
      <w:r w:rsidR="00461C80" w:rsidRPr="00EE4FD5">
        <w:rPr>
          <w:b/>
          <w:lang w:val="en-CA"/>
        </w:rPr>
        <w:t>.</w:t>
      </w:r>
      <w:r w:rsidR="009E26DF" w:rsidRPr="00EE4FD5">
        <w:rPr>
          <w:b/>
          <w:lang w:val="en-CA"/>
        </w:rPr>
        <w:t xml:space="preserve"> </w:t>
      </w:r>
      <w:r w:rsidR="000453C3" w:rsidRPr="00EE4FD5">
        <w:rPr>
          <w:b/>
          <w:lang w:val="en-CA"/>
        </w:rPr>
        <w:t>1</w:t>
      </w:r>
      <w:r w:rsidR="00ED1468" w:rsidRPr="00EE4FD5">
        <w:rPr>
          <w:b/>
          <w:lang w:val="en-CA"/>
        </w:rPr>
        <w:t>b</w:t>
      </w:r>
      <w:r w:rsidR="009E26DF" w:rsidRPr="00EE4FD5">
        <w:rPr>
          <w:lang w:val="en-CA"/>
        </w:rPr>
        <w:t xml:space="preserve">). </w:t>
      </w:r>
      <w:r w:rsidR="00666678">
        <w:rPr>
          <w:lang w:val="en-CA"/>
        </w:rPr>
        <w:t>All methods behaved similarly with respect to the error rate and types of variables selected at higher noise threshold</w:t>
      </w:r>
      <w:r w:rsidR="001E354A">
        <w:rPr>
          <w:lang w:val="en-CA"/>
        </w:rPr>
        <w:t>s</w:t>
      </w:r>
      <w:r w:rsidR="00666678">
        <w:rPr>
          <w:lang w:val="en-CA"/>
        </w:rPr>
        <w:t xml:space="preserve"> (</w:t>
      </w:r>
      <w:r w:rsidR="001E354A">
        <w:rPr>
          <w:lang w:val="en-CA"/>
        </w:rPr>
        <w:t xml:space="preserve">simulated using a </w:t>
      </w:r>
      <w:r w:rsidR="00666678">
        <w:rPr>
          <w:lang w:val="en-CA"/>
        </w:rPr>
        <w:t xml:space="preserve">multivariate normal distribution with mean of zero and standard deviation of 1 </w:t>
      </w:r>
      <w:r w:rsidR="001E354A">
        <w:rPr>
          <w:lang w:val="en-CA"/>
        </w:rPr>
        <w:t>or</w:t>
      </w:r>
      <w:r w:rsidR="00666678">
        <w:rPr>
          <w:lang w:val="en-CA"/>
        </w:rPr>
        <w:t xml:space="preserve"> 2). </w:t>
      </w:r>
      <w:r w:rsidR="00A34723" w:rsidRPr="00EE4FD5">
        <w:rPr>
          <w:lang w:val="en-CA"/>
        </w:rPr>
        <w:t xml:space="preserve">This </w:t>
      </w:r>
      <w:r w:rsidR="009E26DF" w:rsidRPr="00EE4FD5">
        <w:rPr>
          <w:lang w:val="en-CA"/>
        </w:rPr>
        <w:t xml:space="preserve">simulation </w:t>
      </w:r>
      <w:r w:rsidR="00BD6936" w:rsidRPr="00EE4FD5">
        <w:rPr>
          <w:lang w:val="en-CA"/>
        </w:rPr>
        <w:t>highlight</w:t>
      </w:r>
      <w:r w:rsidR="00A34723" w:rsidRPr="00EE4FD5">
        <w:rPr>
          <w:lang w:val="en-CA"/>
        </w:rPr>
        <w:t>s</w:t>
      </w:r>
      <w:r w:rsidR="00BD6936" w:rsidRPr="00EE4FD5">
        <w:rPr>
          <w:lang w:val="en-CA"/>
        </w:rPr>
        <w:t xml:space="preserve"> how </w:t>
      </w:r>
      <w:r w:rsidR="00946927" w:rsidRPr="00EE4FD5">
        <w:rPr>
          <w:lang w:val="en-CA"/>
        </w:rPr>
        <w:t xml:space="preserve">the design </w:t>
      </w:r>
      <w:r w:rsidR="00916C60" w:rsidRPr="00EE4FD5">
        <w:rPr>
          <w:lang w:val="en-CA"/>
        </w:rPr>
        <w:t xml:space="preserve">(connection between datasets) affects the </w:t>
      </w:r>
      <w:r w:rsidR="00946927" w:rsidRPr="00EE4FD5">
        <w:rPr>
          <w:lang w:val="en-CA"/>
        </w:rPr>
        <w:t xml:space="preserve">flexibility of </w:t>
      </w:r>
      <w:r w:rsidR="00EB4A2C" w:rsidRPr="00EE4FD5">
        <w:rPr>
          <w:lang w:val="en-CA"/>
        </w:rPr>
        <w:t xml:space="preserve">the </w:t>
      </w:r>
      <w:r w:rsidR="00946927" w:rsidRPr="00EE4FD5">
        <w:rPr>
          <w:lang w:val="en-CA"/>
        </w:rPr>
        <w:t>DIABLO</w:t>
      </w:r>
      <w:r w:rsidR="00EB4A2C" w:rsidRPr="00EE4FD5">
        <w:rPr>
          <w:lang w:val="en-CA"/>
        </w:rPr>
        <w:t xml:space="preserve"> model,</w:t>
      </w:r>
      <w:r w:rsidR="00946927" w:rsidRPr="00EE4FD5">
        <w:rPr>
          <w:lang w:val="en-CA"/>
        </w:rPr>
        <w:t xml:space="preserve"> </w:t>
      </w:r>
      <w:r w:rsidR="00916C60" w:rsidRPr="00EE4FD5">
        <w:rPr>
          <w:lang w:val="en-CA"/>
        </w:rPr>
        <w:t xml:space="preserve">resulting in </w:t>
      </w:r>
      <w:r w:rsidR="007728FA" w:rsidRPr="00EE4FD5">
        <w:rPr>
          <w:lang w:val="en-CA"/>
        </w:rPr>
        <w:t>a trade-off between</w:t>
      </w:r>
      <w:r w:rsidR="00883285" w:rsidRPr="00EE4FD5">
        <w:rPr>
          <w:lang w:val="en-CA"/>
        </w:rPr>
        <w:t xml:space="preserve"> </w:t>
      </w:r>
      <w:r w:rsidR="007728FA" w:rsidRPr="00EE4FD5">
        <w:rPr>
          <w:lang w:val="en-CA"/>
        </w:rPr>
        <w:t xml:space="preserve">discrimination or correlation. </w:t>
      </w:r>
      <w:proofErr w:type="spellStart"/>
      <w:r w:rsidR="00883285" w:rsidRPr="00EE4FD5">
        <w:rPr>
          <w:lang w:val="en-CA"/>
        </w:rPr>
        <w:t>DIABLO_null</w:t>
      </w:r>
      <w:proofErr w:type="spellEnd"/>
      <w:r w:rsidR="00666678">
        <w:rPr>
          <w:lang w:val="en-CA"/>
        </w:rPr>
        <w:t xml:space="preserve"> focused</w:t>
      </w:r>
      <w:r w:rsidR="001E354A">
        <w:rPr>
          <w:lang w:val="en-CA"/>
        </w:rPr>
        <w:t xml:space="preserve"> on</w:t>
      </w:r>
      <w:r w:rsidR="007728FA" w:rsidRPr="00EE4FD5">
        <w:rPr>
          <w:lang w:val="en-CA"/>
        </w:rPr>
        <w:t xml:space="preserve"> selecti</w:t>
      </w:r>
      <w:r w:rsidR="00666678">
        <w:rPr>
          <w:lang w:val="en-CA"/>
        </w:rPr>
        <w:t>ng</w:t>
      </w:r>
      <w:r w:rsidR="007728FA" w:rsidRPr="00EE4FD5">
        <w:rPr>
          <w:lang w:val="en-CA"/>
        </w:rPr>
        <w:t xml:space="preserve"> </w:t>
      </w:r>
      <w:r w:rsidR="00FD7769" w:rsidRPr="00EE4FD5">
        <w:rPr>
          <w:lang w:val="en-CA"/>
        </w:rPr>
        <w:t>discriminatory</w:t>
      </w:r>
      <w:r w:rsidR="009E26DF" w:rsidRPr="00EE4FD5">
        <w:rPr>
          <w:lang w:val="en-CA"/>
        </w:rPr>
        <w:t xml:space="preserve"> variables </w:t>
      </w:r>
      <w:r w:rsidR="007728FA" w:rsidRPr="00EE4FD5">
        <w:rPr>
          <w:lang w:val="en-CA"/>
        </w:rPr>
        <w:t>and disregard</w:t>
      </w:r>
      <w:r w:rsidR="00666678">
        <w:rPr>
          <w:lang w:val="en-CA"/>
        </w:rPr>
        <w:t>ed</w:t>
      </w:r>
      <w:r w:rsidR="007728FA" w:rsidRPr="00EE4FD5">
        <w:rPr>
          <w:lang w:val="en-CA"/>
        </w:rPr>
        <w:t xml:space="preserve"> most </w:t>
      </w:r>
      <w:r w:rsidR="00883285" w:rsidRPr="00EE4FD5">
        <w:rPr>
          <w:lang w:val="en-CA"/>
        </w:rPr>
        <w:t>of</w:t>
      </w:r>
      <w:r w:rsidR="007728FA" w:rsidRPr="00EE4FD5">
        <w:rPr>
          <w:lang w:val="en-CA"/>
        </w:rPr>
        <w:t xml:space="preserve"> the correlation </w:t>
      </w:r>
      <w:r w:rsidR="00FD7769" w:rsidRPr="00EE4FD5">
        <w:rPr>
          <w:lang w:val="en-CA"/>
        </w:rPr>
        <w:t xml:space="preserve">between </w:t>
      </w:r>
      <w:r w:rsidR="00E04016" w:rsidRPr="00EE4FD5">
        <w:rPr>
          <w:lang w:val="en-CA"/>
        </w:rPr>
        <w:t xml:space="preserve">datasets </w:t>
      </w:r>
      <w:r w:rsidR="007728FA" w:rsidRPr="00EE4FD5">
        <w:rPr>
          <w:lang w:val="en-CA"/>
        </w:rPr>
        <w:t>(</w:t>
      </w:r>
      <w:r w:rsidR="009E26DF" w:rsidRPr="00EE4FD5">
        <w:rPr>
          <w:lang w:val="en-CA"/>
        </w:rPr>
        <w:t xml:space="preserve">null </w:t>
      </w:r>
      <w:r w:rsidR="00FD7769" w:rsidRPr="00EE4FD5">
        <w:rPr>
          <w:lang w:val="en-CA"/>
        </w:rPr>
        <w:t>design)</w:t>
      </w:r>
      <w:r w:rsidR="00883285" w:rsidRPr="00EE4FD5">
        <w:rPr>
          <w:lang w:val="en-CA"/>
        </w:rPr>
        <w:t xml:space="preserve">, whereas </w:t>
      </w:r>
      <w:proofErr w:type="spellStart"/>
      <w:r w:rsidR="00883285" w:rsidRPr="00EE4FD5">
        <w:rPr>
          <w:lang w:val="en-CA"/>
        </w:rPr>
        <w:t>DIABLO_full</w:t>
      </w:r>
      <w:proofErr w:type="spellEnd"/>
      <w:r w:rsidR="00883285" w:rsidRPr="00EE4FD5">
        <w:rPr>
          <w:lang w:val="en-CA"/>
        </w:rPr>
        <w:t xml:space="preserve"> </w:t>
      </w:r>
      <w:r w:rsidR="001E354A">
        <w:rPr>
          <w:lang w:val="en-CA"/>
        </w:rPr>
        <w:t>selected</w:t>
      </w:r>
      <w:r w:rsidR="009E26DF" w:rsidRPr="00EE4FD5">
        <w:rPr>
          <w:lang w:val="en-CA"/>
        </w:rPr>
        <w:t xml:space="preserve"> </w:t>
      </w:r>
      <w:r w:rsidR="007728FA" w:rsidRPr="00EE4FD5">
        <w:rPr>
          <w:lang w:val="en-CA"/>
        </w:rPr>
        <w:t>highly correlated variables across all datasets</w:t>
      </w:r>
      <w:r w:rsidR="009E26DF" w:rsidRPr="00EE4FD5">
        <w:rPr>
          <w:lang w:val="en-CA"/>
        </w:rPr>
        <w:t xml:space="preserve">. </w:t>
      </w:r>
      <w:r w:rsidR="001E354A">
        <w:rPr>
          <w:lang w:val="en-CA"/>
        </w:rPr>
        <w:t>Since</w:t>
      </w:r>
      <w:r w:rsidR="002C47BD" w:rsidRPr="00EE4FD5">
        <w:rPr>
          <w:lang w:val="en-CA"/>
        </w:rPr>
        <w:t xml:space="preserve"> t</w:t>
      </w:r>
      <w:r w:rsidR="009E26DF" w:rsidRPr="00EE4FD5">
        <w:rPr>
          <w:lang w:val="en-CA"/>
        </w:rPr>
        <w:t xml:space="preserve">he variables selected </w:t>
      </w:r>
      <w:r w:rsidR="00AC1B0A" w:rsidRPr="00EE4FD5">
        <w:rPr>
          <w:lang w:val="en-CA"/>
        </w:rPr>
        <w:t>by</w:t>
      </w:r>
      <w:r w:rsidR="009E26DF" w:rsidRPr="00EE4FD5">
        <w:rPr>
          <w:lang w:val="en-CA"/>
        </w:rPr>
        <w:t xml:space="preserve"> </w:t>
      </w:r>
      <w:proofErr w:type="spellStart"/>
      <w:r w:rsidR="00002BBB" w:rsidRPr="00EE4FD5">
        <w:rPr>
          <w:lang w:val="en-CA"/>
        </w:rPr>
        <w:t>DIABLO_full</w:t>
      </w:r>
      <w:proofErr w:type="spellEnd"/>
      <w:r w:rsidR="00002BBB" w:rsidRPr="00EE4FD5">
        <w:rPr>
          <w:lang w:val="en-CA"/>
        </w:rPr>
        <w:t xml:space="preserve"> </w:t>
      </w:r>
      <w:r w:rsidR="002C47BD" w:rsidRPr="00EE4FD5">
        <w:rPr>
          <w:lang w:val="en-CA"/>
        </w:rPr>
        <w:t>reflect the</w:t>
      </w:r>
      <w:r w:rsidR="00AC1B0A" w:rsidRPr="00EE4FD5">
        <w:rPr>
          <w:lang w:val="en-CA"/>
        </w:rPr>
        <w:t xml:space="preserve"> correlation structure between biological </w:t>
      </w:r>
      <w:r w:rsidR="002C47BD" w:rsidRPr="00EE4FD5">
        <w:rPr>
          <w:lang w:val="en-CA"/>
        </w:rPr>
        <w:lastRenderedPageBreak/>
        <w:t>compartments</w:t>
      </w:r>
      <w:r w:rsidR="00AC1B0A" w:rsidRPr="00EE4FD5">
        <w:rPr>
          <w:lang w:val="en-CA"/>
        </w:rPr>
        <w:t xml:space="preserve">, </w:t>
      </w:r>
      <w:r w:rsidR="002C47BD" w:rsidRPr="00EE4FD5">
        <w:rPr>
          <w:lang w:val="en-CA"/>
        </w:rPr>
        <w:t xml:space="preserve">we hypothesized that they might </w:t>
      </w:r>
      <w:r w:rsidR="009E26DF" w:rsidRPr="00EE4FD5">
        <w:rPr>
          <w:lang w:val="en-CA"/>
        </w:rPr>
        <w:t>provide a balance between prediction accuracy</w:t>
      </w:r>
      <w:r w:rsidR="00D869AE" w:rsidRPr="00EE4FD5">
        <w:rPr>
          <w:lang w:val="en-CA"/>
        </w:rPr>
        <w:t xml:space="preserve"> and biological insight</w:t>
      </w:r>
      <w:r w:rsidR="009E26DF" w:rsidRPr="00EE4FD5">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F21B8F">
      <w:pPr>
        <w:spacing w:line="480" w:lineRule="auto"/>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52EF79A9" w:rsidR="00EE400E" w:rsidRPr="001A7280" w:rsidRDefault="00497A3E" w:rsidP="001A7280">
      <w:pPr>
        <w:spacing w:line="480" w:lineRule="auto"/>
        <w:rPr>
          <w:lang w:val="en-CA"/>
        </w:rPr>
      </w:pPr>
      <w:r w:rsidRPr="00EE4FD5">
        <w:rPr>
          <w:lang w:val="en-CA"/>
        </w:rPr>
        <w:t xml:space="preserve">To assess this, we turn to real biological datasets. </w:t>
      </w:r>
      <w:r w:rsidR="001B160A" w:rsidRPr="00EE4FD5">
        <w:rPr>
          <w:lang w:val="en-CA"/>
        </w:rPr>
        <w:t>W</w:t>
      </w:r>
      <w:r w:rsidR="00824C25" w:rsidRPr="00EE4FD5">
        <w:rPr>
          <w:lang w:val="en-CA"/>
        </w:rPr>
        <w:t xml:space="preserve">e applied various </w:t>
      </w:r>
      <w:r w:rsidR="00CF7B5B" w:rsidRPr="00EE4FD5">
        <w:rPr>
          <w:lang w:val="en-CA"/>
        </w:rPr>
        <w:t xml:space="preserve">integrative </w:t>
      </w:r>
      <w:r w:rsidR="00824C25" w:rsidRPr="00EE4FD5">
        <w:rPr>
          <w:lang w:val="en-CA"/>
        </w:rPr>
        <w:t xml:space="preserve">approaches </w:t>
      </w:r>
      <w:r w:rsidR="00B3486B" w:rsidRPr="00EE4FD5">
        <w:rPr>
          <w:lang w:val="en-CA"/>
        </w:rPr>
        <w:t xml:space="preserve">to </w:t>
      </w:r>
      <w:r w:rsidRPr="00EE4FD5">
        <w:rPr>
          <w:lang w:val="en-CA"/>
        </w:rPr>
        <w:t xml:space="preserve">cancer </w:t>
      </w:r>
      <w:r w:rsidR="001B160A" w:rsidRPr="00EE4FD5">
        <w:rPr>
          <w:lang w:val="en-CA"/>
        </w:rPr>
        <w:t>multi-</w:t>
      </w:r>
      <w:r w:rsidR="00E06337" w:rsidRPr="00EE4FD5">
        <w:rPr>
          <w:lang w:val="en-CA"/>
        </w:rPr>
        <w:t>omics</w:t>
      </w:r>
      <w:r w:rsidR="002B112A" w:rsidRPr="00EE4FD5">
        <w:rPr>
          <w:lang w:val="en-CA"/>
        </w:rPr>
        <w:t xml:space="preserve"> </w:t>
      </w:r>
      <w:r w:rsidR="00B3486B" w:rsidRPr="00EE4FD5">
        <w:rPr>
          <w:lang w:val="en-CA"/>
        </w:rPr>
        <w:t>datasets</w:t>
      </w:r>
      <w:r w:rsidR="002B112A" w:rsidRPr="00EE4FD5">
        <w:rPr>
          <w:lang w:val="en-CA"/>
        </w:rPr>
        <w:t xml:space="preserve"> (mRNA, miRNA,</w:t>
      </w:r>
      <w:r w:rsidR="006F69AB" w:rsidRPr="00EE4FD5">
        <w:rPr>
          <w:lang w:val="en-CA"/>
        </w:rPr>
        <w:t xml:space="preserve"> and </w:t>
      </w:r>
      <w:proofErr w:type="spellStart"/>
      <w:r w:rsidR="006F69AB" w:rsidRPr="00EE4FD5">
        <w:rPr>
          <w:lang w:val="en-CA"/>
        </w:rPr>
        <w:t>CpG</w:t>
      </w:r>
      <w:proofErr w:type="spellEnd"/>
      <w:r w:rsidR="002B112A" w:rsidRPr="00EE4FD5">
        <w:rPr>
          <w:lang w:val="en-CA"/>
        </w:rPr>
        <w:t>)</w:t>
      </w:r>
      <w:r w:rsidR="0086311B" w:rsidRPr="00EE4FD5">
        <w:rPr>
          <w:lang w:val="en-CA"/>
        </w:rPr>
        <w:t xml:space="preserve"> </w:t>
      </w:r>
      <w:r w:rsidRPr="00EE4FD5">
        <w:rPr>
          <w:lang w:val="en-CA"/>
        </w:rPr>
        <w:t>–</w:t>
      </w:r>
      <w:r w:rsidR="007E31B3" w:rsidRPr="00EE4FD5">
        <w:rPr>
          <w:lang w:val="en-CA"/>
        </w:rPr>
        <w:t xml:space="preserve"> </w:t>
      </w:r>
      <w:r w:rsidR="0086311B" w:rsidRPr="00EE4FD5">
        <w:rPr>
          <w:lang w:val="en-CA"/>
        </w:rPr>
        <w:t>colon, kidney, glioblastoma</w:t>
      </w:r>
      <w:r w:rsidR="00630A77" w:rsidRPr="00EE4FD5">
        <w:rPr>
          <w:lang w:val="en-CA"/>
        </w:rPr>
        <w:t xml:space="preserve"> (</w:t>
      </w:r>
      <w:proofErr w:type="spellStart"/>
      <w:r w:rsidR="00630A77" w:rsidRPr="00EE4FD5">
        <w:rPr>
          <w:lang w:val="en-CA"/>
        </w:rPr>
        <w:t>gbm</w:t>
      </w:r>
      <w:proofErr w:type="spellEnd"/>
      <w:r w:rsidR="00630A77" w:rsidRPr="00EE4FD5">
        <w:rPr>
          <w:lang w:val="en-CA"/>
        </w:rPr>
        <w:t>)</w:t>
      </w:r>
      <w:r w:rsidR="0086311B" w:rsidRPr="00EE4FD5">
        <w:rPr>
          <w:lang w:val="en-CA"/>
        </w:rPr>
        <w:t xml:space="preserve"> and lung</w:t>
      </w:r>
      <w:r w:rsidRPr="00EE4FD5">
        <w:rPr>
          <w:lang w:val="en-CA"/>
        </w:rPr>
        <w:t xml:space="preserve"> – a</w:t>
      </w:r>
      <w:r w:rsidR="002B112A" w:rsidRPr="00EE4FD5">
        <w:rPr>
          <w:lang w:val="en-CA"/>
        </w:rPr>
        <w:t>nd identified multi-</w:t>
      </w:r>
      <w:r w:rsidR="00E06337" w:rsidRPr="00EE4FD5">
        <w:rPr>
          <w:lang w:val="en-CA"/>
        </w:rPr>
        <w:t>omics</w:t>
      </w:r>
      <w:r w:rsidR="002B112A" w:rsidRPr="00EE4FD5">
        <w:rPr>
          <w:lang w:val="en-CA"/>
        </w:rPr>
        <w:t xml:space="preserve"> biomarker panels </w:t>
      </w:r>
      <w:r w:rsidR="00AA44E9" w:rsidRPr="00EE4FD5">
        <w:rPr>
          <w:lang w:val="en-CA"/>
        </w:rPr>
        <w:t xml:space="preserve">that were predictive of high </w:t>
      </w:r>
      <w:r w:rsidR="00F245B2" w:rsidRPr="00EE4FD5">
        <w:rPr>
          <w:lang w:val="en-CA"/>
        </w:rPr>
        <w:t>and</w:t>
      </w:r>
      <w:r w:rsidR="00AA44E9" w:rsidRPr="00EE4FD5">
        <w:rPr>
          <w:lang w:val="en-CA"/>
        </w:rPr>
        <w:t xml:space="preserve"> low survival times</w:t>
      </w:r>
      <w:r w:rsidR="00D32C99" w:rsidRPr="00EE4FD5">
        <w:rPr>
          <w:lang w:val="en-CA"/>
        </w:rPr>
        <w:t xml:space="preserve"> (</w:t>
      </w:r>
      <w:r w:rsidR="00D32C99" w:rsidRPr="00EE4FD5">
        <w:rPr>
          <w:b/>
          <w:lang w:val="en-CA"/>
        </w:rPr>
        <w:t>Table 1</w:t>
      </w:r>
      <w:r w:rsidR="00D32C99" w:rsidRPr="00EE4FD5">
        <w:rPr>
          <w:lang w:val="en-CA"/>
        </w:rPr>
        <w:t xml:space="preserve">). </w:t>
      </w:r>
      <w:r w:rsidR="006F69AB" w:rsidRPr="00EE4FD5">
        <w:rPr>
          <w:lang w:val="en-CA"/>
        </w:rPr>
        <w:t>We then compared</w:t>
      </w:r>
      <w:r w:rsidR="00B3486B" w:rsidRPr="00EE4FD5">
        <w:rPr>
          <w:lang w:val="en-CA"/>
        </w:rPr>
        <w:t xml:space="preserve"> </w:t>
      </w:r>
      <w:r w:rsidR="006F69AB" w:rsidRPr="00EE4FD5">
        <w:rPr>
          <w:lang w:val="en-CA"/>
        </w:rPr>
        <w:t>the network properties</w:t>
      </w:r>
      <w:r w:rsidR="00036ED4" w:rsidRPr="00EE4FD5">
        <w:rPr>
          <w:lang w:val="en-CA"/>
        </w:rPr>
        <w:t xml:space="preserve"> and biological enrichment of the selected features </w:t>
      </w:r>
      <w:r w:rsidR="00D869AE" w:rsidRPr="00EE4FD5">
        <w:rPr>
          <w:lang w:val="en-CA"/>
        </w:rPr>
        <w:t>across approaches</w:t>
      </w:r>
      <w:r w:rsidR="00D32C99" w:rsidRPr="00EE4FD5">
        <w:rPr>
          <w:lang w:val="en-CA"/>
        </w:rPr>
        <w:t>.</w:t>
      </w:r>
    </w:p>
    <w:p w14:paraId="77DF9A09" w14:textId="1F0D1365" w:rsidR="00A86832" w:rsidRPr="00EE4FD5" w:rsidRDefault="00E96448" w:rsidP="006F13B3">
      <w:pPr>
        <w:spacing w:line="480" w:lineRule="auto"/>
        <w:ind w:firstLine="720"/>
      </w:pPr>
      <w:r w:rsidRPr="00EE4FD5">
        <w:t>Multi-</w:t>
      </w:r>
      <w:r w:rsidR="00E06337" w:rsidRPr="00EE4FD5">
        <w:t>omics</w:t>
      </w:r>
      <w:r w:rsidRPr="00EE4FD5">
        <w:t xml:space="preserve"> biomarker </w:t>
      </w:r>
      <w:r w:rsidR="00EC7CD5" w:rsidRPr="00EE4FD5">
        <w:t xml:space="preserve">panels were developed using </w:t>
      </w:r>
      <w:r w:rsidR="00A072CF" w:rsidRPr="00EE4FD5">
        <w:t xml:space="preserve">component-based </w:t>
      </w:r>
      <w:r w:rsidR="00524AB5" w:rsidRPr="00EE4FD5">
        <w:t>integrative approaches that also perform</w:t>
      </w:r>
      <w:r w:rsidR="00CF7B5B" w:rsidRPr="00EE4FD5">
        <w:t>ed</w:t>
      </w:r>
      <w:r w:rsidR="00524AB5" w:rsidRPr="00EE4FD5">
        <w:t xml:space="preserve"> variable selection:</w:t>
      </w:r>
      <w:r w:rsidR="00137988" w:rsidRPr="00EE4FD5">
        <w:t xml:space="preserve"> s</w:t>
      </w:r>
      <w:r w:rsidR="00D31D42" w:rsidRPr="00EE4FD5">
        <w:t xml:space="preserve">upervised </w:t>
      </w:r>
      <w:r w:rsidR="00137988" w:rsidRPr="00EE4FD5">
        <w:t xml:space="preserve">methods included </w:t>
      </w:r>
      <w:r w:rsidR="00D31D42" w:rsidRPr="00EE4FD5">
        <w:t xml:space="preserve">concatenation and ensemble schemes using the </w:t>
      </w:r>
      <w:proofErr w:type="spellStart"/>
      <w:r w:rsidR="00D31D42" w:rsidRPr="00EE4FD5">
        <w:t>sPLSDA</w:t>
      </w:r>
      <w:proofErr w:type="spellEnd"/>
      <w:r w:rsidR="00D31D42" w:rsidRPr="00EE4FD5">
        <w:t xml:space="preserve"> classifier </w:t>
      </w:r>
      <w:r w:rsidR="00D31D42" w:rsidRPr="00EE4FD5">
        <w:fldChar w:fldCharType="begin"/>
      </w:r>
      <w:r w:rsidR="00854CBE" w:rsidRPr="00EE4FD5">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EE4FD5">
        <w:fldChar w:fldCharType="separate"/>
      </w:r>
      <w:r w:rsidR="00854CBE" w:rsidRPr="00EE4FD5">
        <w:rPr>
          <w:noProof/>
        </w:rPr>
        <w:t>[14]</w:t>
      </w:r>
      <w:r w:rsidR="00D31D42" w:rsidRPr="00EE4FD5">
        <w:fldChar w:fldCharType="end"/>
      </w:r>
      <w:r w:rsidR="00D31D42" w:rsidRPr="00EE4FD5">
        <w:t>, and DIABLO with</w:t>
      </w:r>
      <w:r w:rsidR="00137988" w:rsidRPr="00EE4FD5">
        <w:t xml:space="preserve"> either </w:t>
      </w:r>
      <w:r w:rsidR="00430A9D" w:rsidRPr="00EE4FD5">
        <w:t xml:space="preserve">the </w:t>
      </w:r>
      <w:r w:rsidR="00137988" w:rsidRPr="00EE4FD5">
        <w:t>null o</w:t>
      </w:r>
      <w:r w:rsidR="00430A9D" w:rsidRPr="00EE4FD5">
        <w:t>r</w:t>
      </w:r>
      <w:r w:rsidR="00AB1EEE">
        <w:t xml:space="preserve"> full design</w:t>
      </w:r>
      <w:r w:rsidR="00D31D42" w:rsidRPr="00EE4FD5">
        <w:t xml:space="preserve"> (</w:t>
      </w:r>
      <w:proofErr w:type="spellStart"/>
      <w:r w:rsidR="00137988" w:rsidRPr="00EE4FD5">
        <w:t>DIABLO_null</w:t>
      </w:r>
      <w:proofErr w:type="spellEnd"/>
      <w:r w:rsidR="00137988" w:rsidRPr="00EE4FD5">
        <w:t>,</w:t>
      </w:r>
      <w:r w:rsidR="00430A9D" w:rsidRPr="00EE4FD5">
        <w:t xml:space="preserve"> and </w:t>
      </w:r>
      <w:proofErr w:type="spellStart"/>
      <w:r w:rsidR="00D31D42" w:rsidRPr="00EE4FD5">
        <w:t>DIABLO_full</w:t>
      </w:r>
      <w:proofErr w:type="spellEnd"/>
      <w:r w:rsidR="00D31D42" w:rsidRPr="00EE4FD5">
        <w:t>)</w:t>
      </w:r>
      <w:r w:rsidR="00137988" w:rsidRPr="00EE4FD5">
        <w:t>; u</w:t>
      </w:r>
      <w:r w:rsidR="00D31D42" w:rsidRPr="00EE4FD5">
        <w:t xml:space="preserve">nsupervised approaches included sparse generalized canonical correlation analysis </w:t>
      </w:r>
      <w:r w:rsidR="00D31D42" w:rsidRPr="00EE4FD5">
        <w:fldChar w:fldCharType="begin"/>
      </w:r>
      <w:r w:rsidR="00854CBE" w:rsidRPr="00EE4FD5">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EE4FD5">
        <w:fldChar w:fldCharType="separate"/>
      </w:r>
      <w:r w:rsidR="00854CBE" w:rsidRPr="00EE4FD5">
        <w:rPr>
          <w:noProof/>
        </w:rPr>
        <w:t>[15]</w:t>
      </w:r>
      <w:r w:rsidR="00D31D42" w:rsidRPr="00EE4FD5">
        <w:fldChar w:fldCharType="end"/>
      </w:r>
      <w:r w:rsidR="00D31D42" w:rsidRPr="00EE4FD5">
        <w:t xml:space="preserve"> (</w:t>
      </w:r>
      <w:proofErr w:type="spellStart"/>
      <w:r w:rsidR="00D31D42" w:rsidRPr="00EE4FD5">
        <w:t>sGCCA</w:t>
      </w:r>
      <w:proofErr w:type="spellEnd"/>
      <w:r w:rsidR="00D31D42" w:rsidRPr="00EE4FD5">
        <w:t>), Multi-</w:t>
      </w:r>
      <w:r w:rsidR="00E06337" w:rsidRPr="00EE4FD5">
        <w:t>Omics</w:t>
      </w:r>
      <w:r w:rsidR="00D31D42" w:rsidRPr="00EE4FD5">
        <w:t xml:space="preserve"> Factor Analysis (MOFA), and Joint and Individual Variation Explained (JIVE) </w:t>
      </w:r>
      <w:r w:rsidR="00D31D42" w:rsidRPr="00EE4FD5">
        <w:fldChar w:fldCharType="begin"/>
      </w:r>
      <w:r w:rsidR="00854CBE" w:rsidRPr="00EE4FD5">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EE4FD5">
        <w:fldChar w:fldCharType="separate"/>
      </w:r>
      <w:r w:rsidR="00A31406" w:rsidRPr="00EE4FD5">
        <w:rPr>
          <w:noProof/>
        </w:rPr>
        <w:t>[23]</w:t>
      </w:r>
      <w:r w:rsidR="00D31D42" w:rsidRPr="00EE4FD5">
        <w:fldChar w:fldCharType="end"/>
      </w:r>
      <w:r w:rsidR="00543FB8" w:rsidRPr="00EE4FD5">
        <w:t xml:space="preserve"> (see </w:t>
      </w:r>
      <w:r w:rsidR="00543FB8" w:rsidRPr="00EE4FD5">
        <w:rPr>
          <w:b/>
        </w:rPr>
        <w:t>Supplementary Note</w:t>
      </w:r>
      <w:r w:rsidR="00543FB8" w:rsidRPr="00EE4FD5">
        <w:t xml:space="preserve"> for parameter settings)</w:t>
      </w:r>
      <w:r w:rsidR="00D31D42" w:rsidRPr="00EE4FD5">
        <w:t xml:space="preserve">. </w:t>
      </w:r>
      <w:r w:rsidR="001B26D8" w:rsidRPr="00EE4FD5">
        <w:t>Both supervised and unsupervised approaches were consider</w:t>
      </w:r>
      <w:r w:rsidR="005D2BFB" w:rsidRPr="00EE4FD5">
        <w:t>ed in order to compare and contrast</w:t>
      </w:r>
      <w:r w:rsidR="006F13B3" w:rsidRPr="00EE4FD5">
        <w:t xml:space="preserve"> the types of </w:t>
      </w:r>
      <w:r w:rsidR="00E06337" w:rsidRPr="00EE4FD5">
        <w:t>omics</w:t>
      </w:r>
      <w:r w:rsidR="006F13B3" w:rsidRPr="00EE4FD5">
        <w:t>-variables selected, network properties and biological enrichment results.</w:t>
      </w:r>
      <w:r w:rsidR="00AF70E2" w:rsidRPr="00EE4FD5">
        <w:t xml:space="preserve"> </w:t>
      </w:r>
      <w:r w:rsidR="009814A2" w:rsidRPr="00EE4FD5">
        <w:t xml:space="preserve">A distinction </w:t>
      </w:r>
      <w:r w:rsidR="00C75446" w:rsidRPr="00EE4FD5">
        <w:t>was</w:t>
      </w:r>
      <w:r w:rsidR="009814A2" w:rsidRPr="00EE4FD5">
        <w:t xml:space="preserve"> made between DIABLO models in which the correlation between </w:t>
      </w:r>
      <w:r w:rsidR="00E06337" w:rsidRPr="00EE4FD5">
        <w:t>omics</w:t>
      </w:r>
      <w:r w:rsidR="009814A2" w:rsidRPr="00EE4FD5">
        <w:t xml:space="preserve"> datasets </w:t>
      </w:r>
      <w:r w:rsidR="00C75446" w:rsidRPr="00EE4FD5">
        <w:t>was</w:t>
      </w:r>
      <w:r w:rsidR="009814A2" w:rsidRPr="00EE4FD5">
        <w:t xml:space="preserve"> not maximized (</w:t>
      </w:r>
      <w:proofErr w:type="spellStart"/>
      <w:r w:rsidR="009814A2" w:rsidRPr="00EE4FD5">
        <w:t>DIABLO_null</w:t>
      </w:r>
      <w:proofErr w:type="spellEnd"/>
      <w:r w:rsidR="009814A2" w:rsidRPr="00EE4FD5">
        <w:t xml:space="preserve">) </w:t>
      </w:r>
      <w:r w:rsidR="00D869AE" w:rsidRPr="00EE4FD5">
        <w:t xml:space="preserve">and those </w:t>
      </w:r>
      <w:r w:rsidR="009814A2" w:rsidRPr="00EE4FD5">
        <w:t xml:space="preserve">when the correlation between </w:t>
      </w:r>
      <w:r w:rsidR="00E06337" w:rsidRPr="00EE4FD5">
        <w:t>omics</w:t>
      </w:r>
      <w:r w:rsidR="009814A2" w:rsidRPr="00EE4FD5">
        <w:t xml:space="preserve"> datasets </w:t>
      </w:r>
      <w:r w:rsidR="00C75446" w:rsidRPr="00EE4FD5">
        <w:t>was</w:t>
      </w:r>
      <w:r w:rsidR="009814A2" w:rsidRPr="00EE4FD5">
        <w:t xml:space="preserve"> maximized (</w:t>
      </w:r>
      <w:proofErr w:type="spellStart"/>
      <w:r w:rsidR="009814A2" w:rsidRPr="00EE4FD5">
        <w:t>DIABLO_full</w:t>
      </w:r>
      <w:proofErr w:type="spellEnd"/>
      <w:r w:rsidR="009814A2" w:rsidRPr="00EE4FD5">
        <w:t>).</w:t>
      </w:r>
    </w:p>
    <w:p w14:paraId="5E7DF0D1" w14:textId="138EF1BC" w:rsidR="00B867AD" w:rsidRPr="0012333A" w:rsidRDefault="00137988" w:rsidP="001A7280">
      <w:pPr>
        <w:spacing w:line="480" w:lineRule="auto"/>
        <w:ind w:firstLine="720"/>
      </w:pPr>
      <w:r w:rsidRPr="00EE4FD5">
        <w:t>Each multi-</w:t>
      </w:r>
      <w:r w:rsidR="00E06337" w:rsidRPr="00EE4FD5">
        <w:t>omics</w:t>
      </w:r>
      <w:r w:rsidRPr="00EE4FD5">
        <w:t xml:space="preserve"> </w:t>
      </w:r>
      <w:r w:rsidR="00687657" w:rsidRPr="00EE4FD5">
        <w:t xml:space="preserve">biomarker panel </w:t>
      </w:r>
      <w:r w:rsidRPr="00EE4FD5">
        <w:t xml:space="preserve">included </w:t>
      </w:r>
      <w:r w:rsidR="00D31D42" w:rsidRPr="00EE4FD5">
        <w:t xml:space="preserve">180 features (60 features of each </w:t>
      </w:r>
      <w:r w:rsidR="00E06337" w:rsidRPr="00EE4FD5">
        <w:t>omics</w:t>
      </w:r>
      <w:r w:rsidR="007E31B3" w:rsidRPr="00EE4FD5">
        <w:t xml:space="preserve"> </w:t>
      </w:r>
      <w:r w:rsidR="00D31D42" w:rsidRPr="00EE4FD5">
        <w:t>type</w:t>
      </w:r>
      <w:r w:rsidR="00A072CF" w:rsidRPr="00EE4FD5">
        <w:t xml:space="preserve"> </w:t>
      </w:r>
      <w:r w:rsidR="003244B3" w:rsidRPr="00EE4FD5">
        <w:t xml:space="preserve">across </w:t>
      </w:r>
      <w:r w:rsidR="00A072CF" w:rsidRPr="00EE4FD5">
        <w:t>2 components</w:t>
      </w:r>
      <w:r w:rsidR="00D31D42" w:rsidRPr="00EE4FD5">
        <w:t xml:space="preserve">). </w:t>
      </w:r>
      <w:r w:rsidR="009B4539" w:rsidRPr="00EE4FD5">
        <w:t>A</w:t>
      </w:r>
      <w:r w:rsidR="009D6BAD" w:rsidRPr="00EE4FD5">
        <w:t>pproach</w:t>
      </w:r>
      <w:r w:rsidR="00185C1E" w:rsidRPr="00EE4FD5">
        <w:t>es</w:t>
      </w:r>
      <w:r w:rsidR="009B4539" w:rsidRPr="00EE4FD5">
        <w:t xml:space="preserve"> generally</w:t>
      </w:r>
      <w:r w:rsidR="009D6BAD" w:rsidRPr="00EE4FD5">
        <w:t xml:space="preserve"> identified distinct set</w:t>
      </w:r>
      <w:r w:rsidR="009B4539" w:rsidRPr="00EE4FD5">
        <w:t>s</w:t>
      </w:r>
      <w:r w:rsidR="009D6BAD" w:rsidRPr="00EE4FD5">
        <w:t xml:space="preserve"> of features. </w:t>
      </w:r>
      <w:r w:rsidR="00D31D42" w:rsidRPr="00EE4FD5">
        <w:rPr>
          <w:b/>
        </w:rPr>
        <w:t>Fig</w:t>
      </w:r>
      <w:r w:rsidR="00E7351B" w:rsidRPr="00EE4FD5">
        <w:rPr>
          <w:b/>
        </w:rPr>
        <w:t>.</w:t>
      </w:r>
      <w:r w:rsidR="00D31D42" w:rsidRPr="00EE4FD5">
        <w:rPr>
          <w:b/>
        </w:rPr>
        <w:t xml:space="preserve"> </w:t>
      </w:r>
      <w:r w:rsidR="008255E0" w:rsidRPr="00EE4FD5">
        <w:rPr>
          <w:b/>
        </w:rPr>
        <w:t>2</w:t>
      </w:r>
      <w:r w:rsidR="00E7351B" w:rsidRPr="00EE4FD5">
        <w:rPr>
          <w:b/>
        </w:rPr>
        <w:t>a</w:t>
      </w:r>
      <w:r w:rsidR="00D31D42" w:rsidRPr="00EE4FD5">
        <w:t xml:space="preserve"> depicts the </w:t>
      </w:r>
      <w:r w:rsidR="009D6BAD" w:rsidRPr="00EE4FD5">
        <w:t xml:space="preserve">distinct and shared features </w:t>
      </w:r>
      <w:r w:rsidR="00D31D42" w:rsidRPr="00EE4FD5">
        <w:t xml:space="preserve">between </w:t>
      </w:r>
      <w:r w:rsidR="003244B3" w:rsidRPr="00EE4FD5">
        <w:t xml:space="preserve">the </w:t>
      </w:r>
      <w:r w:rsidRPr="00EE4FD5">
        <w:t>seven multi-</w:t>
      </w:r>
      <w:r w:rsidR="00E06337" w:rsidRPr="00EE4FD5">
        <w:t>omics</w:t>
      </w:r>
      <w:r w:rsidRPr="00EE4FD5">
        <w:t xml:space="preserve"> panels obtained from </w:t>
      </w:r>
      <w:r w:rsidR="00D31D42" w:rsidRPr="00EE4FD5">
        <w:t xml:space="preserve">the </w:t>
      </w:r>
      <w:r w:rsidR="004C0766" w:rsidRPr="00EE4FD5">
        <w:lastRenderedPageBreak/>
        <w:t>unsupervised (purple</w:t>
      </w:r>
      <w:r w:rsidRPr="00EE4FD5">
        <w:t xml:space="preserve">, </w:t>
      </w:r>
      <w:proofErr w:type="spellStart"/>
      <w:r w:rsidR="006F13B3" w:rsidRPr="00EE4FD5">
        <w:t>sGCCA</w:t>
      </w:r>
      <w:proofErr w:type="spellEnd"/>
      <w:r w:rsidR="006F13B3" w:rsidRPr="00EE4FD5">
        <w:t>, MOFA and JIVE</w:t>
      </w:r>
      <w:r w:rsidR="004C0766" w:rsidRPr="00EE4FD5">
        <w:t>) and supervised (green</w:t>
      </w:r>
      <w:r w:rsidRPr="00EE4FD5">
        <w:t>, Concatenation, Ensemble</w:t>
      </w:r>
      <w:r w:rsidR="006F13B3" w:rsidRPr="00EE4FD5">
        <w:t>,</w:t>
      </w:r>
      <w:r w:rsidRPr="00EE4FD5">
        <w:t xml:space="preserve"> </w:t>
      </w:r>
      <w:proofErr w:type="spellStart"/>
      <w:r w:rsidRPr="00EE4FD5">
        <w:t>DIABLO_null</w:t>
      </w:r>
      <w:proofErr w:type="spellEnd"/>
      <w:r w:rsidR="006F13B3" w:rsidRPr="00EE4FD5">
        <w:t xml:space="preserve"> and </w:t>
      </w:r>
      <w:proofErr w:type="spellStart"/>
      <w:r w:rsidR="006F13B3" w:rsidRPr="00EE4FD5">
        <w:t>DIABLO_full</w:t>
      </w:r>
      <w:proofErr w:type="spellEnd"/>
      <w:r w:rsidR="004C0766" w:rsidRPr="00EE4FD5">
        <w:t>)</w:t>
      </w:r>
      <w:r w:rsidR="00D31D42" w:rsidRPr="00EE4FD5">
        <w:t xml:space="preserve"> </w:t>
      </w:r>
      <w:r w:rsidRPr="00EE4FD5">
        <w:t xml:space="preserve">methods. </w:t>
      </w:r>
      <w:r w:rsidR="009B4539" w:rsidRPr="00EE4FD5">
        <w:t>S</w:t>
      </w:r>
      <w:r w:rsidR="00D31D42" w:rsidRPr="00EE4FD5">
        <w:t>upervised methods</w:t>
      </w:r>
      <w:r w:rsidR="009B4539" w:rsidRPr="00EE4FD5">
        <w:t xml:space="preserve"> selected many of the same features</w:t>
      </w:r>
      <w:r w:rsidR="00692176">
        <w:t xml:space="preserve"> (blue)</w:t>
      </w:r>
      <w:r w:rsidR="00D31D42" w:rsidRPr="00EE4FD5">
        <w:t xml:space="preserve">, </w:t>
      </w:r>
      <w:r w:rsidR="009B4539" w:rsidRPr="00EE4FD5">
        <w:t xml:space="preserve">but </w:t>
      </w:r>
      <w:proofErr w:type="spellStart"/>
      <w:r w:rsidR="00D31D42" w:rsidRPr="00EE4FD5">
        <w:t>DIABLO_full</w:t>
      </w:r>
      <w:proofErr w:type="spellEnd"/>
      <w:r w:rsidRPr="00EE4FD5">
        <w:t xml:space="preserve"> </w:t>
      </w:r>
      <w:r w:rsidR="009B4539" w:rsidRPr="00EE4FD5">
        <w:t xml:space="preserve">had greater feature overlap with </w:t>
      </w:r>
      <w:r w:rsidR="00BD0988" w:rsidRPr="00EE4FD5">
        <w:t xml:space="preserve">unsupervised </w:t>
      </w:r>
      <w:r w:rsidR="004C0766" w:rsidRPr="00EE4FD5">
        <w:t>methods (</w:t>
      </w:r>
      <w:r w:rsidR="00692176">
        <w:t>orange</w:t>
      </w:r>
      <w:r w:rsidR="004C0766" w:rsidRPr="00EE4FD5">
        <w:t>)</w:t>
      </w:r>
      <w:r w:rsidR="00D31D42" w:rsidRPr="00EE4FD5">
        <w:t xml:space="preserve">. </w:t>
      </w:r>
      <w:r w:rsidR="00EC2F76" w:rsidRPr="00EE4FD5">
        <w:t>The</w:t>
      </w:r>
      <w:r w:rsidR="00FF5F11" w:rsidRPr="00EE4FD5">
        <w:t xml:space="preserve"> level of</w:t>
      </w:r>
      <w:r w:rsidR="00EC2F76" w:rsidRPr="00EE4FD5">
        <w:t xml:space="preserve"> connectivity of each </w:t>
      </w:r>
      <w:r w:rsidR="00B70EE8" w:rsidRPr="00EE4FD5">
        <w:t xml:space="preserve">of the seven </w:t>
      </w:r>
      <w:r w:rsidR="00EC2F76" w:rsidRPr="00EE4FD5">
        <w:t>multi-</w:t>
      </w:r>
      <w:r w:rsidR="00E06337" w:rsidRPr="00EE4FD5">
        <w:t>omics</w:t>
      </w:r>
      <w:r w:rsidR="00EC2F76" w:rsidRPr="00EE4FD5">
        <w:t xml:space="preserve"> panel</w:t>
      </w:r>
      <w:r w:rsidR="00684412" w:rsidRPr="00EE4FD5">
        <w:t>s</w:t>
      </w:r>
      <w:r w:rsidR="00EC2F76" w:rsidRPr="00EE4FD5">
        <w:t xml:space="preserve"> was </w:t>
      </w:r>
      <w:r w:rsidR="00E162A0" w:rsidRPr="00EE4FD5">
        <w:t xml:space="preserve">assessed </w:t>
      </w:r>
      <w:r w:rsidR="00EC2F76" w:rsidRPr="00EE4FD5">
        <w:t>by generating network</w:t>
      </w:r>
      <w:r w:rsidR="002A34A4" w:rsidRPr="00EE4FD5">
        <w:t>s</w:t>
      </w:r>
      <w:r w:rsidR="00EC2F76" w:rsidRPr="00EE4FD5">
        <w:t xml:space="preserve"> </w:t>
      </w:r>
      <w:r w:rsidR="002A34A4" w:rsidRPr="00EE4FD5">
        <w:t xml:space="preserve">from the feature adjacency matrix </w:t>
      </w:r>
      <w:r w:rsidR="00EC2F76" w:rsidRPr="00EE4FD5">
        <w:t xml:space="preserve">at various </w:t>
      </w:r>
      <w:r w:rsidR="00741A08" w:rsidRPr="00EE4FD5">
        <w:t xml:space="preserve">Pearson </w:t>
      </w:r>
      <w:r w:rsidR="00EC2F76" w:rsidRPr="00EE4FD5">
        <w:t>correlation coefficient cut-offs (</w:t>
      </w:r>
      <w:r w:rsidR="00AB7B7D" w:rsidRPr="00EE4FD5">
        <w:rPr>
          <w:b/>
        </w:rPr>
        <w:t>Fig.</w:t>
      </w:r>
      <w:r w:rsidR="00EC2F76" w:rsidRPr="00EE4FD5">
        <w:rPr>
          <w:b/>
        </w:rPr>
        <w:t xml:space="preserve"> </w:t>
      </w:r>
      <w:r w:rsidR="008255E0" w:rsidRPr="00EE4FD5">
        <w:rPr>
          <w:b/>
        </w:rPr>
        <w:t>2</w:t>
      </w:r>
      <w:r w:rsidR="00EF1975" w:rsidRPr="00EE4FD5">
        <w:rPr>
          <w:b/>
        </w:rPr>
        <w:t>b</w:t>
      </w:r>
      <w:r w:rsidR="00EC2F76" w:rsidRPr="00EE4FD5">
        <w:t xml:space="preserve">). </w:t>
      </w:r>
      <w:r w:rsidR="002A34A4" w:rsidRPr="00EE4FD5">
        <w:t xml:space="preserve">At all </w:t>
      </w:r>
      <w:r w:rsidR="00EC2F76" w:rsidRPr="00EE4FD5">
        <w:t>cut-off</w:t>
      </w:r>
      <w:r w:rsidR="002A34A4" w:rsidRPr="00EE4FD5">
        <w:t>s</w:t>
      </w:r>
      <w:r w:rsidR="00C03507" w:rsidRPr="00EE4FD5">
        <w:t xml:space="preserve">, </w:t>
      </w:r>
      <w:r w:rsidR="00EC2F76" w:rsidRPr="00EE4FD5">
        <w:t xml:space="preserve">unsupervised approaches </w:t>
      </w:r>
      <w:r w:rsidR="009D6BAD" w:rsidRPr="00EE4FD5">
        <w:t>produced</w:t>
      </w:r>
      <w:r w:rsidR="00C03507" w:rsidRPr="00EE4FD5">
        <w:t xml:space="preserve"> networks with </w:t>
      </w:r>
      <w:r w:rsidR="00EC2F76" w:rsidRPr="00EE4FD5">
        <w:t xml:space="preserve">greater </w:t>
      </w:r>
      <w:r w:rsidR="00C03507" w:rsidRPr="00EE4FD5">
        <w:t>connectivity (</w:t>
      </w:r>
      <w:r w:rsidR="00EC2F76" w:rsidRPr="00EE4FD5">
        <w:t>number of edges</w:t>
      </w:r>
      <w:r w:rsidR="00C03507" w:rsidRPr="00EE4FD5">
        <w:t xml:space="preserve">) </w:t>
      </w:r>
      <w:r w:rsidR="000105D3" w:rsidRPr="00EE4FD5">
        <w:t xml:space="preserve">compared to </w:t>
      </w:r>
      <w:r w:rsidR="00EC2F76" w:rsidRPr="00EE4FD5">
        <w:t>supervised approaches</w:t>
      </w:r>
      <w:r w:rsidR="002A34A4" w:rsidRPr="00EE4FD5">
        <w:t xml:space="preserve">. </w:t>
      </w:r>
      <w:r w:rsidR="0012333A">
        <w:t>In addition,</w:t>
      </w:r>
      <w:r w:rsidR="00E162A0" w:rsidRPr="00EE4FD5">
        <w:t xml:space="preserve"> b</w:t>
      </w:r>
      <w:r w:rsidR="002B5C40" w:rsidRPr="00EE4FD5">
        <w:t>iomarker panel</w:t>
      </w:r>
      <w:r w:rsidR="002A34A4" w:rsidRPr="00EE4FD5">
        <w:t>s</w:t>
      </w:r>
      <w:r w:rsidR="002B5C40" w:rsidRPr="00EE4FD5">
        <w:t xml:space="preserve"> identified </w:t>
      </w:r>
      <w:r w:rsidR="002A34A4" w:rsidRPr="00EE4FD5">
        <w:t xml:space="preserve">by </w:t>
      </w:r>
      <w:proofErr w:type="spellStart"/>
      <w:r w:rsidR="002B5C40" w:rsidRPr="00EE4FD5">
        <w:t>DIABLO_full</w:t>
      </w:r>
      <w:proofErr w:type="spellEnd"/>
      <w:r w:rsidR="000105D3" w:rsidRPr="00EE4FD5">
        <w:t xml:space="preserve">, </w:t>
      </w:r>
      <w:r w:rsidR="00E162A0" w:rsidRPr="00EE4FD5">
        <w:t xml:space="preserve">were more </w:t>
      </w:r>
      <w:r w:rsidR="000105D3" w:rsidRPr="00EE4FD5">
        <w:t>similar to those identified by unsupervised approaches</w:t>
      </w:r>
      <w:r w:rsidR="00CF16B6" w:rsidRPr="00EE4FD5">
        <w:t xml:space="preserve">, </w:t>
      </w:r>
      <w:r w:rsidR="002B5C40" w:rsidRPr="00EE4FD5">
        <w:t>including high graph density, low number of communities</w:t>
      </w:r>
      <w:r w:rsidR="001A66FA" w:rsidRPr="00EE4FD5">
        <w:t xml:space="preserve"> and</w:t>
      </w:r>
      <w:r w:rsidR="002B5C40" w:rsidRPr="00EE4FD5">
        <w:t xml:space="preserve"> large number of triads</w:t>
      </w:r>
      <w:r w:rsidR="000105D3" w:rsidRPr="00EE4FD5">
        <w:t xml:space="preserve">, indicating that </w:t>
      </w:r>
      <w:proofErr w:type="spellStart"/>
      <w:r w:rsidR="000105D3" w:rsidRPr="00EE4FD5">
        <w:t>DIABLO_full</w:t>
      </w:r>
      <w:proofErr w:type="spellEnd"/>
      <w:r w:rsidR="000105D3" w:rsidRPr="00EE4FD5">
        <w:t xml:space="preserve"> identified discriminative sets of features</w:t>
      </w:r>
      <w:r w:rsidR="00E162A0" w:rsidRPr="00EE4FD5">
        <w:t xml:space="preserve"> that </w:t>
      </w:r>
      <w:r w:rsidR="0012333A">
        <w:t xml:space="preserve">were </w:t>
      </w:r>
      <w:r w:rsidR="00E162A0" w:rsidRPr="00EE4FD5">
        <w:t>tightly correlated across biological compartments</w:t>
      </w:r>
      <w:r w:rsidR="0012333A">
        <w:t xml:space="preserve"> </w:t>
      </w:r>
      <w:r w:rsidR="0012333A" w:rsidRPr="00EE4FD5">
        <w:t>(</w:t>
      </w:r>
      <w:r w:rsidR="0012333A" w:rsidRPr="00EE4FD5">
        <w:rPr>
          <w:b/>
        </w:rPr>
        <w:t>Supplementary Fig. 4</w:t>
      </w:r>
      <w:r w:rsidR="0012333A" w:rsidRPr="00EE4FD5">
        <w:t>)</w:t>
      </w:r>
      <w:r w:rsidR="002B5C40" w:rsidRPr="00EE4FD5">
        <w:t xml:space="preserve">. </w:t>
      </w:r>
      <w:r w:rsidR="00684412" w:rsidRPr="00EE4FD5">
        <w:t>For example</w:t>
      </w:r>
      <w:r w:rsidR="00C0350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upper panel)</w:t>
      </w:r>
      <w:r w:rsidR="00C03507" w:rsidRPr="00EE4FD5">
        <w:t xml:space="preserve"> depicts the networks of all multi-</w:t>
      </w:r>
      <w:r w:rsidR="00E06337" w:rsidRPr="00EE4FD5">
        <w:t>omics</w:t>
      </w:r>
      <w:r w:rsidR="00C03507" w:rsidRPr="00EE4FD5">
        <w:t xml:space="preserve"> </w:t>
      </w:r>
      <w:r w:rsidR="00E13BD4" w:rsidRPr="00EE4FD5">
        <w:t xml:space="preserve">biomarker </w:t>
      </w:r>
      <w:r w:rsidR="00C03507" w:rsidRPr="00EE4FD5">
        <w:t>panels for the colon cancer dataset, which show high</w:t>
      </w:r>
      <w:r w:rsidR="00A072CF" w:rsidRPr="00EE4FD5">
        <w:t>er modularity</w:t>
      </w:r>
      <w:r w:rsidR="00C03507" w:rsidRPr="00EE4FD5">
        <w:t xml:space="preserve"> </w:t>
      </w:r>
      <w:r w:rsidR="00A072CF" w:rsidRPr="00EE4FD5">
        <w:t>(</w:t>
      </w:r>
      <w:r w:rsidR="0012333A">
        <w:t>a limited number of large</w:t>
      </w:r>
      <w:r w:rsidR="00DA626E" w:rsidRPr="00EE4FD5">
        <w:t xml:space="preserve"> </w:t>
      </w:r>
      <w:r w:rsidR="00C03507" w:rsidRPr="00EE4FD5">
        <w:t xml:space="preserve">clusters </w:t>
      </w:r>
      <w:r w:rsidR="00E13BD4" w:rsidRPr="00EE4FD5">
        <w:t xml:space="preserve">of </w:t>
      </w:r>
      <w:r w:rsidR="00C03507" w:rsidRPr="00EE4FD5">
        <w:t>variables</w:t>
      </w:r>
      <w:r w:rsidR="008F28D8" w:rsidRPr="00EE4FD5">
        <w:t xml:space="preserve">; </w:t>
      </w:r>
      <w:r w:rsidR="00DA626E" w:rsidRPr="00EE4FD5">
        <w:t>circled</w:t>
      </w:r>
      <w:r w:rsidR="00A072CF" w:rsidRPr="00EE4FD5">
        <w:t>)</w:t>
      </w:r>
      <w:r w:rsidR="00C03507" w:rsidRPr="00EE4FD5">
        <w:t xml:space="preserve"> for the </w:t>
      </w:r>
      <w:proofErr w:type="spellStart"/>
      <w:r w:rsidR="00C03507" w:rsidRPr="00EE4FD5">
        <w:t>DIABLO_full</w:t>
      </w:r>
      <w:proofErr w:type="spellEnd"/>
      <w:r w:rsidR="00185C1E" w:rsidRPr="00EE4FD5">
        <w:t xml:space="preserve"> and the unsupervised approaches </w:t>
      </w:r>
      <w:r w:rsidR="0012333A">
        <w:t xml:space="preserve">as </w:t>
      </w:r>
      <w:r w:rsidR="00C03507" w:rsidRPr="00EE4FD5">
        <w:t xml:space="preserve">compared to the supervised </w:t>
      </w:r>
      <w:r w:rsidR="00185C1E" w:rsidRPr="00EE4FD5">
        <w:t>ones</w:t>
      </w:r>
      <w:r w:rsidR="00C03507" w:rsidRPr="00EE4FD5">
        <w:t>. The corresponding component plots show</w:t>
      </w:r>
      <w:r w:rsidR="00185C1E" w:rsidRPr="00EE4FD5">
        <w:t xml:space="preserve"> </w:t>
      </w:r>
      <w:r w:rsidR="00C03507" w:rsidRPr="00EE4FD5">
        <w:t xml:space="preserve">a clear separation between the high and low survival groups for the panels </w:t>
      </w:r>
      <w:r w:rsidR="00E13BD4" w:rsidRPr="00EE4FD5">
        <w:t xml:space="preserve">derived using </w:t>
      </w:r>
      <w:r w:rsidR="00C03507" w:rsidRPr="00EE4FD5">
        <w:t xml:space="preserve">supervised approaches, whereas the unsupervised approaches </w:t>
      </w:r>
      <w:r w:rsidR="00D652F6" w:rsidRPr="00EE4FD5">
        <w:t xml:space="preserve">could not </w:t>
      </w:r>
      <w:r w:rsidR="00C03507" w:rsidRPr="00EE4FD5">
        <w:t>segregate the survival groups</w:t>
      </w:r>
      <w:r w:rsidR="00E4048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lower panel)</w:t>
      </w:r>
      <w:r w:rsidR="00C03507" w:rsidRPr="00EE4FD5">
        <w:t xml:space="preserve">, </w:t>
      </w:r>
      <w:r w:rsidR="00E13BD4" w:rsidRPr="00EE4FD5">
        <w:t xml:space="preserve">see </w:t>
      </w:r>
      <w:r w:rsidR="00C03507" w:rsidRPr="00EE4FD5">
        <w:rPr>
          <w:b/>
        </w:rPr>
        <w:t>Suppl</w:t>
      </w:r>
      <w:r w:rsidR="00EF1975" w:rsidRPr="00EE4FD5">
        <w:rPr>
          <w:b/>
        </w:rPr>
        <w:t>ementary</w:t>
      </w:r>
      <w:r w:rsidR="00C03507" w:rsidRPr="00EE4FD5">
        <w:rPr>
          <w:b/>
        </w:rPr>
        <w:t xml:space="preserve"> Fig</w:t>
      </w:r>
      <w:r w:rsidR="00EF1975" w:rsidRPr="00EE4FD5">
        <w:rPr>
          <w:b/>
        </w:rPr>
        <w:t>.</w:t>
      </w:r>
      <w:r w:rsidR="00C03507" w:rsidRPr="00EE4FD5">
        <w:rPr>
          <w:b/>
        </w:rPr>
        <w:t xml:space="preserve"> </w:t>
      </w:r>
      <w:r w:rsidR="008255E0" w:rsidRPr="00EE4FD5">
        <w:rPr>
          <w:b/>
        </w:rPr>
        <w:t>5</w:t>
      </w:r>
      <w:r w:rsidR="00C03507" w:rsidRPr="00EE4FD5">
        <w:rPr>
          <w:b/>
        </w:rPr>
        <w:t xml:space="preserve"> and </w:t>
      </w:r>
      <w:r w:rsidR="008255E0" w:rsidRPr="00EE4FD5">
        <w:rPr>
          <w:b/>
        </w:rPr>
        <w:t>6</w:t>
      </w:r>
      <w:r w:rsidR="00E40487" w:rsidRPr="00EE4FD5">
        <w:t xml:space="preserve"> for other cancer datasets]</w:t>
      </w:r>
      <w:r w:rsidR="00C03507" w:rsidRPr="00EE4FD5">
        <w:t>.</w:t>
      </w:r>
      <w:r w:rsidR="00151C01" w:rsidRPr="00EE4FD5">
        <w:t xml:space="preserve"> </w:t>
      </w:r>
    </w:p>
    <w:p w14:paraId="3B2BD731" w14:textId="0BAC17DC" w:rsidR="006F706C" w:rsidRPr="00EE4FD5" w:rsidRDefault="00680676">
      <w:pPr>
        <w:spacing w:line="480" w:lineRule="auto"/>
        <w:ind w:firstLine="720"/>
      </w:pPr>
      <w:r w:rsidRPr="0012333A">
        <w:t>Finally</w:t>
      </w:r>
      <w:r w:rsidR="00185C1E" w:rsidRPr="0012333A">
        <w:t>, we carried out g</w:t>
      </w:r>
      <w:r w:rsidR="00740B96" w:rsidRPr="0012333A">
        <w:t xml:space="preserve">ene set enrichment analysis </w:t>
      </w:r>
      <w:r w:rsidR="00185C1E" w:rsidRPr="0012333A">
        <w:t xml:space="preserve">on </w:t>
      </w:r>
      <w:r w:rsidR="00740B96" w:rsidRPr="0012333A">
        <w:t>each multi-</w:t>
      </w:r>
      <w:r w:rsidR="00E06337" w:rsidRPr="0012333A">
        <w:t>omics</w:t>
      </w:r>
      <w:r w:rsidR="003F3BE7" w:rsidRPr="0012333A">
        <w:t xml:space="preserve"> biomarker</w:t>
      </w:r>
      <w:r w:rsidR="00740B96" w:rsidRPr="0012333A">
        <w:t xml:space="preserve"> panel</w:t>
      </w:r>
      <w:r w:rsidR="00807B69" w:rsidRPr="0012333A">
        <w:t xml:space="preserve"> (using gene symbols of mRNA</w:t>
      </w:r>
      <w:r w:rsidR="002B5C40" w:rsidRPr="0012333A">
        <w:t>s</w:t>
      </w:r>
      <w:r w:rsidR="00807B69" w:rsidRPr="0012333A">
        <w:t xml:space="preserve"> and CpGs)</w:t>
      </w:r>
      <w:r w:rsidR="00672206" w:rsidRPr="0012333A">
        <w:t xml:space="preserve"> </w:t>
      </w:r>
      <w:r w:rsidRPr="0012333A">
        <w:t xml:space="preserve">against </w:t>
      </w:r>
      <w:r w:rsidR="00672206" w:rsidRPr="0012333A">
        <w:t>10 gene set collections (</w:t>
      </w:r>
      <w:r w:rsidR="00C6724A" w:rsidRPr="0012333A">
        <w:t>see</w:t>
      </w:r>
      <w:r w:rsidR="00C6724A" w:rsidRPr="0012333A">
        <w:rPr>
          <w:b/>
        </w:rPr>
        <w:t xml:space="preserve"> </w:t>
      </w:r>
      <w:r w:rsidR="004F28BC" w:rsidRPr="0012333A">
        <w:rPr>
          <w:b/>
        </w:rPr>
        <w:t>M</w:t>
      </w:r>
      <w:r w:rsidR="00C6724A" w:rsidRPr="0012333A">
        <w:rPr>
          <w:b/>
        </w:rPr>
        <w:t>ethods</w:t>
      </w:r>
      <w:r w:rsidR="00672206" w:rsidRPr="0012333A">
        <w:t>)</w:t>
      </w:r>
      <w:r w:rsidR="00185C1E" w:rsidRPr="0012333A">
        <w:t xml:space="preserve"> and tabulated</w:t>
      </w:r>
      <w:r w:rsidR="00740B96" w:rsidRPr="0012333A">
        <w:t xml:space="preserve"> </w:t>
      </w:r>
      <w:r w:rsidR="00185C1E" w:rsidRPr="0012333A">
        <w:t>t</w:t>
      </w:r>
      <w:r w:rsidR="00740B96" w:rsidRPr="0012333A">
        <w:t xml:space="preserve">he number of significant </w:t>
      </w:r>
      <w:r w:rsidR="00CC69BB" w:rsidRPr="0012333A">
        <w:t xml:space="preserve">(FDR=5%) </w:t>
      </w:r>
      <w:r w:rsidR="00740B96" w:rsidRPr="0012333A">
        <w:t>gene sets (</w:t>
      </w:r>
      <w:r w:rsidR="00740B96" w:rsidRPr="0012333A">
        <w:rPr>
          <w:b/>
        </w:rPr>
        <w:t xml:space="preserve">Table </w:t>
      </w:r>
      <w:r w:rsidR="004C2BF4" w:rsidRPr="0012333A">
        <w:rPr>
          <w:b/>
        </w:rPr>
        <w:t>2</w:t>
      </w:r>
      <w:r w:rsidR="00740B96" w:rsidRPr="0012333A">
        <w:t xml:space="preserve">). </w:t>
      </w:r>
      <w:r w:rsidR="000A6D1A" w:rsidRPr="0012333A">
        <w:t xml:space="preserve">The </w:t>
      </w:r>
      <w:proofErr w:type="spellStart"/>
      <w:r w:rsidR="000A6D1A" w:rsidRPr="0012333A">
        <w:t>DIABLO_full</w:t>
      </w:r>
      <w:proofErr w:type="spellEnd"/>
      <w:r w:rsidR="000A6D1A" w:rsidRPr="0012333A">
        <w:t xml:space="preserve"> model </w:t>
      </w:r>
      <w:r w:rsidR="007A35DB" w:rsidRPr="0012333A">
        <w:t>identified the greatest number of significant gene sets across the 10 gene set collections</w:t>
      </w:r>
      <w:r w:rsidR="00056E1E" w:rsidRPr="0012333A">
        <w:t xml:space="preserve"> and generally </w:t>
      </w:r>
      <w:r w:rsidR="00C77DAC" w:rsidRPr="0012333A">
        <w:t>ranked higher than the other methods</w:t>
      </w:r>
      <w:r w:rsidR="00C81794">
        <w:t xml:space="preserve"> in the colon (7 collections</w:t>
      </w:r>
      <w:r w:rsidR="00A02356" w:rsidRPr="0012333A">
        <w:t xml:space="preserve">), </w:t>
      </w:r>
      <w:proofErr w:type="spellStart"/>
      <w:r w:rsidR="00A02356" w:rsidRPr="0012333A">
        <w:t>gbm</w:t>
      </w:r>
      <w:proofErr w:type="spellEnd"/>
      <w:r w:rsidR="00A02356" w:rsidRPr="0012333A">
        <w:t xml:space="preserve"> (5</w:t>
      </w:r>
      <w:r w:rsidR="00C81794">
        <w:t xml:space="preserve"> collections</w:t>
      </w:r>
      <w:r w:rsidR="007A35DB" w:rsidRPr="0012333A">
        <w:t xml:space="preserve">) </w:t>
      </w:r>
      <w:r w:rsidR="007A35DB" w:rsidRPr="0012333A">
        <w:lastRenderedPageBreak/>
        <w:t xml:space="preserve">and </w:t>
      </w:r>
      <w:r w:rsidR="00A02356" w:rsidRPr="0012333A">
        <w:t>lung</w:t>
      </w:r>
      <w:r w:rsidR="00C81794">
        <w:t xml:space="preserve"> (5 collections</w:t>
      </w:r>
      <w:r w:rsidR="00A02356" w:rsidRPr="0012333A">
        <w:t xml:space="preserve">) cancer datasets, </w:t>
      </w:r>
      <w:r w:rsidR="00C77DAC" w:rsidRPr="0012333A">
        <w:t>whereas</w:t>
      </w:r>
      <w:r w:rsidR="00A02356" w:rsidRPr="0012333A">
        <w:t xml:space="preserve"> JIVE outperformed all other methods</w:t>
      </w:r>
      <w:r w:rsidR="00C77DAC" w:rsidRPr="0012333A">
        <w:t xml:space="preserve"> in the kidney cancer datasets</w:t>
      </w:r>
      <w:r w:rsidR="00C81794">
        <w:t xml:space="preserve"> (6 collections</w:t>
      </w:r>
      <w:r w:rsidR="00A02356" w:rsidRPr="0012333A">
        <w:t>).</w:t>
      </w:r>
      <w:r w:rsidR="00190A43" w:rsidRPr="0012333A">
        <w:t xml:space="preserve"> </w:t>
      </w:r>
      <w:r w:rsidR="003B78C4" w:rsidRPr="0012333A">
        <w:t xml:space="preserve">Unlike all other approaches considered, </w:t>
      </w:r>
      <w:proofErr w:type="spellStart"/>
      <w:r w:rsidR="003B78C4" w:rsidRPr="0012333A">
        <w:t>DIABLO_full</w:t>
      </w:r>
      <w:proofErr w:type="spellEnd"/>
      <w:r w:rsidR="00AD20BF" w:rsidRPr="0012333A">
        <w:t>, which aimed to explain both</w:t>
      </w:r>
      <w:r w:rsidR="003B78C4" w:rsidRPr="0012333A">
        <w:t xml:space="preserve"> the correlation structure </w:t>
      </w:r>
      <w:r w:rsidR="00AD20BF" w:rsidRPr="0012333A">
        <w:t xml:space="preserve">between </w:t>
      </w:r>
      <w:r w:rsidR="003B78C4" w:rsidRPr="0012333A">
        <w:t xml:space="preserve">multiple </w:t>
      </w:r>
      <w:r w:rsidR="00E06337" w:rsidRPr="0012333A">
        <w:t>omics</w:t>
      </w:r>
      <w:r w:rsidR="003B78C4" w:rsidRPr="0012333A">
        <w:t xml:space="preserve"> layers </w:t>
      </w:r>
      <w:r w:rsidR="002B5C40" w:rsidRPr="0012333A">
        <w:t>and a phenotype of interest</w:t>
      </w:r>
      <w:r w:rsidR="00190A43" w:rsidRPr="0012333A">
        <w:t xml:space="preserve">, </w:t>
      </w:r>
      <w:r w:rsidR="002B5C40" w:rsidRPr="0012333A">
        <w:t>implicat</w:t>
      </w:r>
      <w:r w:rsidR="00AD20BF" w:rsidRPr="0012333A">
        <w:t>ed</w:t>
      </w:r>
      <w:r w:rsidR="002B5C40" w:rsidRPr="0012333A">
        <w:t xml:space="preserve"> the </w:t>
      </w:r>
      <w:r w:rsidR="00190A43" w:rsidRPr="0012333A">
        <w:t xml:space="preserve">greatest </w:t>
      </w:r>
      <w:r w:rsidR="002B5C40" w:rsidRPr="0012333A">
        <w:t>number</w:t>
      </w:r>
      <w:r w:rsidR="002B5C40" w:rsidRPr="00EE4FD5">
        <w:t xml:space="preserve"> of </w:t>
      </w:r>
      <w:r w:rsidR="00190A43" w:rsidRPr="00EE4FD5">
        <w:t xml:space="preserve">known </w:t>
      </w:r>
      <w:r w:rsidR="002B5C40" w:rsidRPr="00EE4FD5">
        <w:t xml:space="preserve">biological </w:t>
      </w:r>
      <w:r w:rsidR="00AD20BF" w:rsidRPr="00EE4FD5">
        <w:t>gene sets (</w:t>
      </w:r>
      <w:r w:rsidR="002B5C40" w:rsidRPr="00EE4FD5">
        <w:t>pathways</w:t>
      </w:r>
      <w:r w:rsidR="00AD20BF" w:rsidRPr="00EE4FD5">
        <w:t xml:space="preserve">/functions/processes </w:t>
      </w:r>
      <w:r w:rsidR="00AD20BF" w:rsidRPr="00EE4FD5">
        <w:rPr>
          <w:i/>
        </w:rPr>
        <w:t>etc.</w:t>
      </w:r>
      <w:r w:rsidR="00AD20BF" w:rsidRPr="00EE4FD5">
        <w:t>)</w:t>
      </w:r>
      <w:r w:rsidR="002B5C40" w:rsidRPr="00EE4FD5">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332FA4C2" w:rsidR="007E6530" w:rsidRPr="00EE4FD5" w:rsidRDefault="007762DE" w:rsidP="00297C0B">
      <w:pPr>
        <w:spacing w:line="480" w:lineRule="auto"/>
      </w:pPr>
      <w:r w:rsidRPr="00EE4FD5">
        <w:t>We next demonstrate that DIABLO can identify novel biomarkers in addition to biomarkers with known biological associations using a case study of human breast cancer. W</w:t>
      </w:r>
      <w:r w:rsidR="004F28BC" w:rsidRPr="00EE4FD5">
        <w:t xml:space="preserve">e applied our </w:t>
      </w:r>
      <w:r w:rsidR="005C54D6" w:rsidRPr="00EE4FD5">
        <w:t>biomarker analysis workflow</w:t>
      </w:r>
      <w:r w:rsidR="0089171B" w:rsidRPr="00EE4FD5">
        <w:t xml:space="preserve"> </w:t>
      </w:r>
      <w:r w:rsidR="001E69AB" w:rsidRPr="00EE4FD5">
        <w:t>to b</w:t>
      </w:r>
      <w:r w:rsidR="004F28BC" w:rsidRPr="00EE4FD5">
        <w:t>reast cancer dataset</w:t>
      </w:r>
      <w:r w:rsidR="001E69AB" w:rsidRPr="00EE4FD5">
        <w:t>s</w:t>
      </w:r>
      <w:r w:rsidR="004F28BC" w:rsidRPr="00EE4FD5">
        <w:t xml:space="preserve"> to characterize and </w:t>
      </w:r>
      <w:r w:rsidR="005C54D6" w:rsidRPr="00EE4FD5">
        <w:t>predict PAM50 breast cancer subtypes</w:t>
      </w:r>
      <w:r w:rsidR="004F28BC" w:rsidRPr="00EE4FD5">
        <w:t xml:space="preserve"> (</w:t>
      </w:r>
      <w:r w:rsidR="004F28BC" w:rsidRPr="00EE4FD5">
        <w:rPr>
          <w:b/>
        </w:rPr>
        <w:t>Suppl</w:t>
      </w:r>
      <w:r w:rsidR="001E69AB" w:rsidRPr="00EE4FD5">
        <w:rPr>
          <w:b/>
        </w:rPr>
        <w:t>ementary</w:t>
      </w:r>
      <w:r w:rsidR="004F28BC" w:rsidRPr="00EE4FD5">
        <w:rPr>
          <w:b/>
        </w:rPr>
        <w:t xml:space="preserve"> Fig</w:t>
      </w:r>
      <w:r w:rsidR="001E69AB" w:rsidRPr="00EE4FD5">
        <w:rPr>
          <w:b/>
        </w:rPr>
        <w:t>.</w:t>
      </w:r>
      <w:r w:rsidR="004F28BC" w:rsidRPr="00EE4FD5">
        <w:rPr>
          <w:b/>
        </w:rPr>
        <w:t xml:space="preserve"> </w:t>
      </w:r>
      <w:r w:rsidR="008255E0" w:rsidRPr="00EE4FD5">
        <w:rPr>
          <w:b/>
        </w:rPr>
        <w:t>7</w:t>
      </w:r>
      <w:r w:rsidR="004F28BC" w:rsidRPr="00EE4FD5">
        <w:t>)</w:t>
      </w:r>
      <w:r w:rsidR="0089171B" w:rsidRPr="00EE4FD5">
        <w:t xml:space="preserve">. </w:t>
      </w:r>
      <w:r w:rsidR="005A0F7D" w:rsidRPr="00EE4FD5">
        <w:t xml:space="preserve">After </w:t>
      </w:r>
      <w:r w:rsidR="001E69AB" w:rsidRPr="00EE4FD5">
        <w:t>pre</w:t>
      </w:r>
      <w:r w:rsidR="005A0F7D" w:rsidRPr="00EE4FD5">
        <w:t xml:space="preserve">processing </w:t>
      </w:r>
      <w:r w:rsidR="008F55FE" w:rsidRPr="00EE4FD5">
        <w:t xml:space="preserve">and normalization </w:t>
      </w:r>
      <w:r w:rsidR="00B57621" w:rsidRPr="00EE4FD5">
        <w:t xml:space="preserve">of each </w:t>
      </w:r>
      <w:r w:rsidR="00E06337" w:rsidRPr="00EE4FD5">
        <w:t>omics</w:t>
      </w:r>
      <w:r w:rsidR="00B57621" w:rsidRPr="00EE4FD5">
        <w:t xml:space="preserve"> </w:t>
      </w:r>
      <w:r w:rsidR="001E69AB" w:rsidRPr="00EE4FD5">
        <w:t>data-</w:t>
      </w:r>
      <w:r w:rsidR="00B57621" w:rsidRPr="00EE4FD5">
        <w:t>type</w:t>
      </w:r>
      <w:r w:rsidR="005F2ED8" w:rsidRPr="00EE4FD5">
        <w:t>, the samples were divided into training and test sets (</w:t>
      </w:r>
      <w:r w:rsidR="00DC6946" w:rsidRPr="00EE4FD5">
        <w:rPr>
          <w:b/>
        </w:rPr>
        <w:t>Methods</w:t>
      </w:r>
      <w:r w:rsidR="00CF16B6" w:rsidRPr="00EE4FD5">
        <w:rPr>
          <w:b/>
        </w:rPr>
        <w:t xml:space="preserve">, </w:t>
      </w:r>
      <w:r w:rsidR="005F2ED8" w:rsidRPr="00EE4FD5">
        <w:rPr>
          <w:b/>
        </w:rPr>
        <w:t>Table 1</w:t>
      </w:r>
      <w:r w:rsidR="005F2ED8" w:rsidRPr="00EE4FD5">
        <w:t>).</w:t>
      </w:r>
      <w:r w:rsidR="00734C30" w:rsidRPr="00EE4FD5">
        <w:t xml:space="preserve"> The training data</w:t>
      </w:r>
      <w:r w:rsidR="005F2ED8" w:rsidRPr="00EE4FD5">
        <w:t xml:space="preserve"> consisted of </w:t>
      </w:r>
      <w:r w:rsidR="00D743DC" w:rsidRPr="00EE4FD5">
        <w:t xml:space="preserve">four </w:t>
      </w:r>
      <w:r w:rsidR="00E06337" w:rsidRPr="00EE4FD5">
        <w:t>omics</w:t>
      </w:r>
      <w:r w:rsidR="00734C30" w:rsidRPr="00EE4FD5">
        <w:t>-datasets</w:t>
      </w:r>
      <w:r w:rsidR="00D743DC" w:rsidRPr="00EE4FD5">
        <w:t xml:space="preserve"> (mRNA, miRNA, CpGs and proteins)</w:t>
      </w:r>
      <w:r w:rsidR="00734C30" w:rsidRPr="00EE4FD5">
        <w:t xml:space="preserve"> whereas the test data</w:t>
      </w:r>
      <w:r w:rsidR="00A40C54" w:rsidRPr="00EE4FD5">
        <w:t xml:space="preserve"> included all </w:t>
      </w:r>
      <w:r w:rsidR="004F28BC" w:rsidRPr="00EE4FD5">
        <w:t xml:space="preserve">remaining samples </w:t>
      </w:r>
      <w:r w:rsidR="00BF6C42" w:rsidRPr="00EE4FD5">
        <w:t xml:space="preserve">for which the protein </w:t>
      </w:r>
      <w:r w:rsidR="001E69AB" w:rsidRPr="00EE4FD5">
        <w:t>expression data</w:t>
      </w:r>
      <w:r w:rsidR="00BF6C42" w:rsidRPr="00EE4FD5">
        <w:t xml:space="preserve"> were</w:t>
      </w:r>
      <w:r w:rsidR="004F28BC" w:rsidRPr="00EE4FD5">
        <w:t xml:space="preserve"> missing</w:t>
      </w:r>
      <w:r w:rsidR="00734C30" w:rsidRPr="00EE4FD5">
        <w:t>.</w:t>
      </w:r>
      <w:r w:rsidR="002E6B14" w:rsidRPr="00EE4FD5">
        <w:t xml:space="preserve"> </w:t>
      </w:r>
      <w:r w:rsidR="00620645" w:rsidRPr="00EE4FD5">
        <w:t>The optimal multi-</w:t>
      </w:r>
      <w:r w:rsidR="00E06337" w:rsidRPr="00EE4FD5">
        <w:t>omics</w:t>
      </w:r>
      <w:r w:rsidR="00620645" w:rsidRPr="00EE4FD5">
        <w:t xml:space="preserve"> biomarker panel </w:t>
      </w:r>
      <w:r w:rsidR="00A6297D" w:rsidRPr="00EE4FD5">
        <w:t xml:space="preserve">size was identified </w:t>
      </w:r>
      <w:r w:rsidR="00620645" w:rsidRPr="00EE4FD5">
        <w:t>using a grid approach</w:t>
      </w:r>
      <w:r w:rsidR="00A6297D" w:rsidRPr="00EE4FD5">
        <w:t xml:space="preserve"> where</w:t>
      </w:r>
      <w:r w:rsidRPr="00EE4FD5">
        <w:t>,</w:t>
      </w:r>
      <w:r w:rsidR="00A6297D" w:rsidRPr="00EE4FD5">
        <w:t xml:space="preserve"> </w:t>
      </w:r>
      <w:r w:rsidR="00620645" w:rsidRPr="00EE4FD5">
        <w:t>for a</w:t>
      </w:r>
      <w:r w:rsidR="00A6297D" w:rsidRPr="00EE4FD5">
        <w:t>ny</w:t>
      </w:r>
      <w:r w:rsidR="00620645" w:rsidRPr="00EE4FD5">
        <w:t xml:space="preserve"> given </w:t>
      </w:r>
      <w:r w:rsidR="00A6297D" w:rsidRPr="00EE4FD5">
        <w:t xml:space="preserve">combination of </w:t>
      </w:r>
      <w:r w:rsidR="00620645" w:rsidRPr="00EE4FD5">
        <w:t>variables</w:t>
      </w:r>
      <w:r w:rsidRPr="00EE4FD5">
        <w:t>,</w:t>
      </w:r>
      <w:r w:rsidR="00A6297D" w:rsidRPr="00EE4FD5">
        <w:t xml:space="preserve"> we assessed the classification performance using </w:t>
      </w:r>
      <w:r w:rsidR="001E69AB" w:rsidRPr="00EE4FD5">
        <w:t xml:space="preserve">a </w:t>
      </w:r>
      <w:r w:rsidR="00620645" w:rsidRPr="00EE4FD5">
        <w:t>5-fold cross-</w:t>
      </w:r>
      <w:r w:rsidR="00A6297D" w:rsidRPr="00EE4FD5">
        <w:t>validation</w:t>
      </w:r>
      <w:r w:rsidR="001E69AB" w:rsidRPr="00EE4FD5">
        <w:t xml:space="preserve"> repeated 5 times</w:t>
      </w:r>
      <w:r w:rsidR="00601BB6">
        <w:t xml:space="preserve"> </w:t>
      </w:r>
      <w:r w:rsidR="00601BB6" w:rsidRPr="00EE4FD5">
        <w:t>(</w:t>
      </w:r>
      <w:r w:rsidR="00601BB6" w:rsidRPr="00EE4FD5">
        <w:rPr>
          <w:b/>
        </w:rPr>
        <w:t xml:space="preserve">Supplementary Fig. </w:t>
      </w:r>
      <w:r w:rsidR="00601BB6">
        <w:rPr>
          <w:b/>
        </w:rPr>
        <w:t>8</w:t>
      </w:r>
      <w:r w:rsidR="00601BB6" w:rsidRPr="00EE4FD5">
        <w:t>)</w:t>
      </w:r>
      <w:r w:rsidR="00620645" w:rsidRPr="00EE4FD5">
        <w:t>. The number of variables that resulted in the minimum balanced error rate were retained</w:t>
      </w:r>
      <w:r w:rsidR="002D3968" w:rsidRPr="00EE4FD5">
        <w:t xml:space="preserve"> </w:t>
      </w:r>
      <w:r w:rsidR="00620645" w:rsidRPr="00EE4FD5">
        <w:t>as previously described</w:t>
      </w:r>
      <w:r w:rsidR="002D3968" w:rsidRPr="00EE4FD5">
        <w:t xml:space="preserve"> in</w:t>
      </w:r>
      <w:r w:rsidR="00067D5A" w:rsidRPr="00EE4FD5">
        <w:t xml:space="preserve"> </w:t>
      </w:r>
      <w:r w:rsidR="00620645" w:rsidRPr="00EE4FD5">
        <w:fldChar w:fldCharType="begin"/>
      </w:r>
      <w:r w:rsidR="00854CBE" w:rsidRPr="00EE4FD5">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EE4FD5">
        <w:fldChar w:fldCharType="separate"/>
      </w:r>
      <w:r w:rsidR="00854CBE" w:rsidRPr="00EE4FD5">
        <w:rPr>
          <w:noProof/>
        </w:rPr>
        <w:t>[12]</w:t>
      </w:r>
      <w:r w:rsidR="00620645" w:rsidRPr="00EE4FD5">
        <w:fldChar w:fldCharType="end"/>
      </w:r>
      <w:r w:rsidR="00620645" w:rsidRPr="00EE4FD5">
        <w:t>. The</w:t>
      </w:r>
      <w:r w:rsidR="002E6B14" w:rsidRPr="00EE4FD5">
        <w:t xml:space="preserve"> opt</w:t>
      </w:r>
      <w:r w:rsidR="00620645" w:rsidRPr="00EE4FD5">
        <w:t>imal multi-</w:t>
      </w:r>
      <w:r w:rsidR="00E06337" w:rsidRPr="00EE4FD5">
        <w:t>omics</w:t>
      </w:r>
      <w:r w:rsidR="00620645" w:rsidRPr="00EE4FD5">
        <w:t xml:space="preserve"> panel consisted</w:t>
      </w:r>
      <w:r w:rsidR="002E6B14" w:rsidRPr="00EE4FD5">
        <w:t xml:space="preserve"> of 45 mRNA, 45 miRNAs, 25 CpGs and 55 proteins</w:t>
      </w:r>
      <w:r w:rsidR="00187707" w:rsidRPr="00EE4FD5">
        <w:t xml:space="preserve"> </w:t>
      </w:r>
      <w:r w:rsidR="002D3968" w:rsidRPr="00EE4FD5">
        <w:t xml:space="preserve">selected </w:t>
      </w:r>
      <w:r w:rsidR="00187707" w:rsidRPr="00EE4FD5">
        <w:t>across three components with a balanced error rate of 17.9±</w:t>
      </w:r>
      <w:r w:rsidR="00601BB6">
        <w:t>1.9%</w:t>
      </w:r>
      <w:r w:rsidR="002E6B14" w:rsidRPr="00EE4FD5">
        <w:t>.</w:t>
      </w:r>
      <w:r w:rsidR="004E797F" w:rsidRPr="00EE4FD5">
        <w:t xml:space="preserve"> </w:t>
      </w:r>
      <w:r w:rsidR="004D31B2" w:rsidRPr="00EE4FD5">
        <w:t>This panel identified many variables with previously known associations with breast cancer, as assessed by looking at t</w:t>
      </w:r>
      <w:r w:rsidR="00B82918" w:rsidRPr="00EE4FD5">
        <w:t>he overlap between the</w:t>
      </w:r>
      <w:r w:rsidR="004D31B2" w:rsidRPr="00EE4FD5">
        <w:t xml:space="preserve"> panel</w:t>
      </w:r>
      <w:r w:rsidR="00B82918" w:rsidRPr="00EE4FD5">
        <w:t xml:space="preserve"> features and gene sets related to breast cancer based on the Molecular Signature </w:t>
      </w:r>
      <w:r w:rsidR="00B82918" w:rsidRPr="00EE4FD5">
        <w:lastRenderedPageBreak/>
        <w:t>database (</w:t>
      </w:r>
      <w:proofErr w:type="spellStart"/>
      <w:r w:rsidR="00B82918" w:rsidRPr="00EE4FD5">
        <w:t>MolSigDB</w:t>
      </w:r>
      <w:proofErr w:type="spellEnd"/>
      <w:r w:rsidR="00B82918" w:rsidRPr="00EE4FD5">
        <w:t xml:space="preserve">) </w:t>
      </w:r>
      <w:r w:rsidR="00B82918" w:rsidRPr="00EE4FD5">
        <w:fldChar w:fldCharType="begin"/>
      </w:r>
      <w:r w:rsidR="00854CBE" w:rsidRPr="00EE4FD5">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EE4FD5">
        <w:fldChar w:fldCharType="separate"/>
      </w:r>
      <w:r w:rsidR="00854CBE" w:rsidRPr="00EE4FD5">
        <w:rPr>
          <w:noProof/>
        </w:rPr>
        <w:t>[23]</w:t>
      </w:r>
      <w:r w:rsidR="00B82918" w:rsidRPr="00EE4FD5">
        <w:fldChar w:fldCharType="end"/>
      </w:r>
      <w:r w:rsidR="00B82918" w:rsidRPr="00EE4FD5">
        <w:t xml:space="preserve">, </w:t>
      </w:r>
      <w:proofErr w:type="spellStart"/>
      <w:r w:rsidR="00B82918" w:rsidRPr="00EE4FD5">
        <w:t>miRCancer</w:t>
      </w:r>
      <w:proofErr w:type="spellEnd"/>
      <w:r w:rsidR="00B82918" w:rsidRPr="00EE4FD5">
        <w:t xml:space="preserve"> </w:t>
      </w:r>
      <w:r w:rsidR="00B82918" w:rsidRPr="00EE4FD5">
        <w:fldChar w:fldCharType="begin"/>
      </w:r>
      <w:r w:rsidR="00854CBE" w:rsidRPr="00EE4FD5">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EE4FD5">
        <w:fldChar w:fldCharType="separate"/>
      </w:r>
      <w:r w:rsidR="00854CBE" w:rsidRPr="00EE4FD5">
        <w:rPr>
          <w:noProof/>
        </w:rPr>
        <w:t>[24]</w:t>
      </w:r>
      <w:r w:rsidR="00B82918" w:rsidRPr="00EE4FD5">
        <w:fldChar w:fldCharType="end"/>
      </w:r>
      <w:r w:rsidR="00B82918" w:rsidRPr="00EE4FD5">
        <w:t xml:space="preserve">, Online Mendelian Inheritance in Man (OMIM) </w:t>
      </w:r>
      <w:r w:rsidR="00B82918" w:rsidRPr="00EE4FD5">
        <w:fldChar w:fldCharType="begin"/>
      </w:r>
      <w:r w:rsidR="00854CBE" w:rsidRPr="00EE4FD5">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EE4FD5">
        <w:fldChar w:fldCharType="separate"/>
      </w:r>
      <w:r w:rsidR="00854CBE" w:rsidRPr="00EE4FD5">
        <w:rPr>
          <w:noProof/>
        </w:rPr>
        <w:t>[25]</w:t>
      </w:r>
      <w:r w:rsidR="00B82918" w:rsidRPr="00EE4FD5">
        <w:fldChar w:fldCharType="end"/>
      </w:r>
      <w:r w:rsidR="00B82918" w:rsidRPr="00EE4FD5">
        <w:t xml:space="preserve">, and DriverDBv2 </w:t>
      </w:r>
      <w:r w:rsidR="00B82918" w:rsidRPr="00EE4FD5">
        <w:fldChar w:fldCharType="begin"/>
      </w:r>
      <w:r w:rsidR="00854CBE" w:rsidRPr="00EE4FD5">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EE4FD5">
        <w:fldChar w:fldCharType="separate"/>
      </w:r>
      <w:r w:rsidR="00854CBE" w:rsidRPr="00EE4FD5">
        <w:rPr>
          <w:noProof/>
        </w:rPr>
        <w:t>[26]</w:t>
      </w:r>
      <w:r w:rsidR="00B82918" w:rsidRPr="00EE4FD5">
        <w:fldChar w:fldCharType="end"/>
      </w:r>
      <w:r w:rsidR="00B82918" w:rsidRPr="00EE4FD5">
        <w:t>.</w:t>
      </w:r>
      <w:r w:rsidR="00B82918" w:rsidRPr="00EE4FD5" w:rsidDel="00B82918">
        <w:t xml:space="preserve"> </w:t>
      </w:r>
      <w:r w:rsidR="004A5185" w:rsidRPr="00EE4FD5">
        <w:rPr>
          <w:b/>
        </w:rPr>
        <w:t>Fig</w:t>
      </w:r>
      <w:r w:rsidR="00CF16B6" w:rsidRPr="00EE4FD5">
        <w:rPr>
          <w:b/>
        </w:rPr>
        <w:t>ure</w:t>
      </w:r>
      <w:r w:rsidR="004A5185" w:rsidRPr="00EE4FD5">
        <w:rPr>
          <w:b/>
        </w:rPr>
        <w:t xml:space="preserve"> </w:t>
      </w:r>
      <w:r w:rsidR="008255E0" w:rsidRPr="00EE4FD5">
        <w:rPr>
          <w:b/>
        </w:rPr>
        <w:t>3</w:t>
      </w:r>
      <w:r w:rsidR="001E69AB" w:rsidRPr="00EE4FD5">
        <w:rPr>
          <w:b/>
        </w:rPr>
        <w:t>a</w:t>
      </w:r>
      <w:r w:rsidR="004A5185" w:rsidRPr="00EE4FD5">
        <w:t xml:space="preserve"> depicts the variable contributions of each </w:t>
      </w:r>
      <w:r w:rsidR="00E06337" w:rsidRPr="00EE4FD5">
        <w:t>omics</w:t>
      </w:r>
      <w:r w:rsidR="004A5185" w:rsidRPr="00EE4FD5">
        <w:t>-type</w:t>
      </w:r>
      <w:r w:rsidR="000F74DB" w:rsidRPr="00EE4FD5">
        <w:t xml:space="preserve"> </w:t>
      </w:r>
      <w:r w:rsidR="00420676" w:rsidRPr="00EE4FD5">
        <w:t xml:space="preserve">indicated by </w:t>
      </w:r>
      <w:r w:rsidR="00C05509" w:rsidRPr="00EE4FD5">
        <w:t xml:space="preserve">their </w:t>
      </w:r>
      <w:r w:rsidR="000F74DB" w:rsidRPr="00EE4FD5">
        <w:t>loading weight</w:t>
      </w:r>
      <w:r w:rsidR="00EC756F" w:rsidRPr="00EE4FD5">
        <w:t xml:space="preserve"> (variable importance)</w:t>
      </w:r>
      <w:r w:rsidR="000F74DB" w:rsidRPr="00EE4FD5">
        <w:t xml:space="preserve">. Variables </w:t>
      </w:r>
      <w:r w:rsidR="004D31B2" w:rsidRPr="00EE4FD5">
        <w:t>not found in any</w:t>
      </w:r>
      <w:r w:rsidR="000F74DB" w:rsidRPr="00EE4FD5">
        <w:t xml:space="preserve"> database may represent novel biomarkers of breast cancer. </w:t>
      </w:r>
      <w:r w:rsidR="00C05509" w:rsidRPr="00EE4FD5">
        <w:rPr>
          <w:b/>
        </w:rPr>
        <w:t>Fig</w:t>
      </w:r>
      <w:r w:rsidR="00CF16B6" w:rsidRPr="00EE4FD5">
        <w:rPr>
          <w:b/>
        </w:rPr>
        <w:t>ure</w:t>
      </w:r>
      <w:r w:rsidR="00C05509" w:rsidRPr="00EE4FD5">
        <w:rPr>
          <w:b/>
        </w:rPr>
        <w:t xml:space="preserve"> </w:t>
      </w:r>
      <w:r w:rsidR="008255E0" w:rsidRPr="00EE4FD5">
        <w:rPr>
          <w:b/>
        </w:rPr>
        <w:t>3</w:t>
      </w:r>
      <w:r w:rsidR="001E69AB" w:rsidRPr="00EE4FD5">
        <w:rPr>
          <w:b/>
        </w:rPr>
        <w:t>b</w:t>
      </w:r>
      <w:r w:rsidR="00C05509" w:rsidRPr="00EE4FD5" w:rsidDel="00C05509">
        <w:t xml:space="preserve"> </w:t>
      </w:r>
      <w:r w:rsidR="00C05509" w:rsidRPr="00EE4FD5">
        <w:t xml:space="preserve">shows the consensus and individual </w:t>
      </w:r>
      <w:r w:rsidR="00E06337" w:rsidRPr="00EE4FD5">
        <w:t>omics</w:t>
      </w:r>
      <w:r w:rsidR="00C05509" w:rsidRPr="00EE4FD5">
        <w:t xml:space="preserve"> </w:t>
      </w:r>
      <w:r w:rsidR="00B65E6B" w:rsidRPr="00EE4FD5">
        <w:t>component</w:t>
      </w:r>
      <w:r w:rsidR="00EA439F" w:rsidRPr="00EE4FD5">
        <w:t xml:space="preserve"> plot</w:t>
      </w:r>
      <w:r w:rsidR="00B65E6B" w:rsidRPr="00EE4FD5">
        <w:t>s</w:t>
      </w:r>
      <w:r w:rsidR="00750D28" w:rsidRPr="00EE4FD5">
        <w:t xml:space="preserve"> </w:t>
      </w:r>
      <w:r w:rsidR="00C05509" w:rsidRPr="00EE4FD5">
        <w:t>based on this biomarker</w:t>
      </w:r>
      <w:r w:rsidR="00750D28" w:rsidRPr="00EE4FD5">
        <w:t xml:space="preserve"> panel</w:t>
      </w:r>
      <w:r w:rsidR="00C05509" w:rsidRPr="00EE4FD5">
        <w:t>, along with 95% confidence</w:t>
      </w:r>
      <w:r w:rsidR="00E12A83" w:rsidRPr="00EE4FD5">
        <w:t xml:space="preserve"> ellipse</w:t>
      </w:r>
      <w:r w:rsidR="00C05509" w:rsidRPr="00EE4FD5">
        <w:t xml:space="preserve">s obtained from </w:t>
      </w:r>
      <w:r w:rsidR="00E12A83" w:rsidRPr="00EE4FD5">
        <w:t>the training data and superimposed with the samples</w:t>
      </w:r>
      <w:r w:rsidR="00C05509" w:rsidRPr="00EE4FD5">
        <w:t xml:space="preserve"> </w:t>
      </w:r>
      <w:r w:rsidR="00E12A83" w:rsidRPr="00EE4FD5">
        <w:t xml:space="preserve">from the test data. The majority of the </w:t>
      </w:r>
      <w:r w:rsidR="00CF16B6" w:rsidRPr="00EE4FD5">
        <w:t xml:space="preserve">samples </w:t>
      </w:r>
      <w:r w:rsidR="001E69AB" w:rsidRPr="00EE4FD5">
        <w:t xml:space="preserve">were </w:t>
      </w:r>
      <w:r w:rsidR="0003718B" w:rsidRPr="00EE4FD5">
        <w:t xml:space="preserve">within </w:t>
      </w:r>
      <w:r w:rsidR="00E12A83" w:rsidRPr="00EE4FD5">
        <w:t>the ellipses</w:t>
      </w:r>
      <w:r w:rsidR="008666DF" w:rsidRPr="00EE4FD5">
        <w:t>,</w:t>
      </w:r>
      <w:r w:rsidR="00E12A83" w:rsidRPr="00EE4FD5">
        <w:t xml:space="preserve"> suggest</w:t>
      </w:r>
      <w:r w:rsidR="001E69AB" w:rsidRPr="00EE4FD5">
        <w:t>ing</w:t>
      </w:r>
      <w:r w:rsidR="00E12A83" w:rsidRPr="00EE4FD5">
        <w:t xml:space="preserve"> a reproducible multi-</w:t>
      </w:r>
      <w:r w:rsidR="00E06337" w:rsidRPr="00EE4FD5">
        <w:t>omics</w:t>
      </w:r>
      <w:r w:rsidR="00E12A83" w:rsidRPr="00EE4FD5">
        <w:t xml:space="preserve"> </w:t>
      </w:r>
      <w:r w:rsidR="008B43FB" w:rsidRPr="00EE4FD5">
        <w:t xml:space="preserve">biomarker </w:t>
      </w:r>
      <w:r w:rsidR="00BD4A9E" w:rsidRPr="00EE4FD5">
        <w:t xml:space="preserve">panel </w:t>
      </w:r>
      <w:r w:rsidR="0003718B" w:rsidRPr="00EE4FD5">
        <w:t>from the training to the test set</w:t>
      </w:r>
      <w:r w:rsidR="007738C1">
        <w:t>,</w:t>
      </w:r>
      <w:r w:rsidR="00E12A83" w:rsidRPr="00EE4FD5">
        <w:t xml:space="preserve"> that </w:t>
      </w:r>
      <w:r w:rsidR="008B43FB" w:rsidRPr="00EE4FD5">
        <w:t xml:space="preserve">was predictive of </w:t>
      </w:r>
      <w:r w:rsidR="00E12A83" w:rsidRPr="00EE4FD5">
        <w:t>breast cancer subtype</w:t>
      </w:r>
      <w:r w:rsidR="008666DF" w:rsidRPr="00EE4FD5">
        <w:t>s</w:t>
      </w:r>
      <w:r w:rsidR="00E12A83" w:rsidRPr="00EE4FD5">
        <w:t xml:space="preserve"> (balanced error rate = </w:t>
      </w:r>
      <w:r w:rsidR="00097360" w:rsidRPr="00EE4FD5">
        <w:t>22.9%</w:t>
      </w:r>
      <w:r w:rsidR="00E12A83" w:rsidRPr="00EE4FD5">
        <w:t xml:space="preserve">). </w:t>
      </w:r>
      <w:r w:rsidR="00B65E6B" w:rsidRPr="00EE4FD5">
        <w:t>The consensus plot corresponded strongly with the mRNA</w:t>
      </w:r>
      <w:r w:rsidR="00E12A83" w:rsidRPr="00EE4FD5">
        <w:t xml:space="preserve"> component plot, depicting</w:t>
      </w:r>
      <w:r w:rsidR="00B65E6B" w:rsidRPr="00EE4FD5">
        <w:t xml:space="preserve"> a strong separation of the Basal</w:t>
      </w:r>
      <w:r w:rsidR="00097360" w:rsidRPr="00EE4FD5">
        <w:t xml:space="preserve"> (error rate = 4.9%)</w:t>
      </w:r>
      <w:r w:rsidR="00B65E6B" w:rsidRPr="00EE4FD5">
        <w:t xml:space="preserve"> and Her2</w:t>
      </w:r>
      <w:r w:rsidR="00097360" w:rsidRPr="00EE4FD5">
        <w:t xml:space="preserve"> (error rate = 20%)</w:t>
      </w:r>
      <w:r w:rsidR="00B65E6B" w:rsidRPr="00EE4FD5">
        <w:t xml:space="preserve"> subtypes</w:t>
      </w:r>
      <w:r w:rsidR="0003718B" w:rsidRPr="00EE4FD5">
        <w:t xml:space="preserve">. We observed a </w:t>
      </w:r>
      <w:r w:rsidR="00B65E6B" w:rsidRPr="00EE4FD5">
        <w:t>weak separation of Lum</w:t>
      </w:r>
      <w:r w:rsidR="0037512A" w:rsidRPr="00EE4FD5">
        <w:t xml:space="preserve">inal </w:t>
      </w:r>
      <w:r w:rsidR="00B65E6B" w:rsidRPr="00EE4FD5">
        <w:t xml:space="preserve">A </w:t>
      </w:r>
      <w:r w:rsidR="00097360" w:rsidRPr="00EE4FD5">
        <w:t>(</w:t>
      </w:r>
      <w:r w:rsidR="0037512A" w:rsidRPr="00EE4FD5">
        <w:t xml:space="preserve">LumA, </w:t>
      </w:r>
      <w:r w:rsidR="00097360" w:rsidRPr="00EE4FD5">
        <w:t xml:space="preserve">error rate = 13.3%) </w:t>
      </w:r>
      <w:r w:rsidR="00B65E6B" w:rsidRPr="00EE4FD5">
        <w:t>and Lum</w:t>
      </w:r>
      <w:r w:rsidR="0037512A" w:rsidRPr="00EE4FD5">
        <w:t xml:space="preserve">inal </w:t>
      </w:r>
      <w:r w:rsidR="00B65E6B" w:rsidRPr="00EE4FD5">
        <w:t xml:space="preserve">B </w:t>
      </w:r>
      <w:r w:rsidR="00097360" w:rsidRPr="00EE4FD5">
        <w:t>(</w:t>
      </w:r>
      <w:r w:rsidR="0037512A" w:rsidRPr="00EE4FD5">
        <w:t xml:space="preserve">LumB, </w:t>
      </w:r>
      <w:r w:rsidR="00097360" w:rsidRPr="00EE4FD5">
        <w:t>error rate = 53.3%)</w:t>
      </w:r>
      <w:r w:rsidR="00900407" w:rsidRPr="00EE4FD5">
        <w:t xml:space="preserve"> subtypes</w:t>
      </w:r>
      <w:r w:rsidR="00B65E6B" w:rsidRPr="00EE4FD5">
        <w:t>.</w:t>
      </w:r>
      <w:r w:rsidR="0037512A" w:rsidRPr="00EE4FD5">
        <w:t xml:space="preserve"> Similarly, the </w:t>
      </w:r>
      <w:proofErr w:type="spellStart"/>
      <w:r w:rsidR="0037512A" w:rsidRPr="00EE4FD5">
        <w:t>heatmap</w:t>
      </w:r>
      <w:proofErr w:type="spellEnd"/>
      <w:r w:rsidR="0037512A" w:rsidRPr="00EE4FD5">
        <w:t xml:space="preserve"> showing the scaled expression of all features of the multi-</w:t>
      </w:r>
      <w:r w:rsidR="00E06337" w:rsidRPr="00EE4FD5">
        <w:t>omics</w:t>
      </w:r>
      <w:r w:rsidR="0037512A" w:rsidRPr="00EE4FD5">
        <w:t xml:space="preserve"> </w:t>
      </w:r>
      <w:r w:rsidR="00900407" w:rsidRPr="00EE4FD5">
        <w:t xml:space="preserve">biomarker </w:t>
      </w:r>
      <w:r w:rsidR="0037512A" w:rsidRPr="00EE4FD5">
        <w:t>panel, depict</w:t>
      </w:r>
      <w:r w:rsidR="008666DF" w:rsidRPr="00EE4FD5">
        <w:t>ed</w:t>
      </w:r>
      <w:r w:rsidR="0037512A" w:rsidRPr="00EE4FD5">
        <w:t xml:space="preserve"> a strong clustering of the Basal and Her2 samples whereas the Luminal A and B </w:t>
      </w:r>
      <w:r w:rsidR="001A651E" w:rsidRPr="00EE4FD5">
        <w:t>were mixed</w:t>
      </w:r>
      <w:r w:rsidR="0037512A" w:rsidRPr="00EE4FD5">
        <w:t xml:space="preserve"> (</w:t>
      </w:r>
      <w:r w:rsidR="0037512A" w:rsidRPr="00EE4FD5">
        <w:rPr>
          <w:b/>
        </w:rPr>
        <w:t>Fig</w:t>
      </w:r>
      <w:r w:rsidR="00AB7B7D" w:rsidRPr="00EE4FD5">
        <w:rPr>
          <w:b/>
        </w:rPr>
        <w:t>.</w:t>
      </w:r>
      <w:r w:rsidR="0037512A" w:rsidRPr="00EE4FD5">
        <w:rPr>
          <w:b/>
        </w:rPr>
        <w:t xml:space="preserve"> </w:t>
      </w:r>
      <w:r w:rsidR="008255E0" w:rsidRPr="00EE4FD5">
        <w:rPr>
          <w:b/>
        </w:rPr>
        <w:t>3</w:t>
      </w:r>
      <w:r w:rsidR="001E69AB" w:rsidRPr="00EE4FD5">
        <w:rPr>
          <w:b/>
        </w:rPr>
        <w:t>c</w:t>
      </w:r>
      <w:r w:rsidR="0037512A" w:rsidRPr="00EE4FD5">
        <w:t>).</w:t>
      </w:r>
      <w:r w:rsidR="00036706" w:rsidRPr="00EE4FD5">
        <w:t xml:space="preserve"> </w:t>
      </w:r>
      <w:r w:rsidR="00B817D6" w:rsidRPr="00EE4FD5">
        <w:t>Overall, t</w:t>
      </w:r>
      <w:r w:rsidR="00036706" w:rsidRPr="00EE4FD5">
        <w:t>he</w:t>
      </w:r>
      <w:r w:rsidR="00EE76BE" w:rsidRPr="00EE4FD5">
        <w:t xml:space="preserve"> features of the multi-</w:t>
      </w:r>
      <w:r w:rsidR="00E06337" w:rsidRPr="00EE4FD5">
        <w:t>omics</w:t>
      </w:r>
      <w:r w:rsidR="00900407" w:rsidRPr="00EE4FD5">
        <w:t xml:space="preserve"> biomarker</w:t>
      </w:r>
      <w:r w:rsidR="00EE76BE" w:rsidRPr="00EE4FD5">
        <w:t xml:space="preserve"> panel form</w:t>
      </w:r>
      <w:r w:rsidR="00933CF7" w:rsidRPr="00EE4FD5">
        <w:t>ed</w:t>
      </w:r>
      <w:r w:rsidR="00EE76BE" w:rsidRPr="00EE4FD5">
        <w:t xml:space="preserve"> a densely</w:t>
      </w:r>
      <w:r w:rsidR="0007668A" w:rsidRPr="00EE4FD5">
        <w:t xml:space="preserve"> </w:t>
      </w:r>
      <w:r w:rsidR="00EE76BE" w:rsidRPr="00EE4FD5">
        <w:t xml:space="preserve">connected network comprising of </w:t>
      </w:r>
      <w:r w:rsidR="00933CF7" w:rsidRPr="00EE4FD5">
        <w:t xml:space="preserve">four communities where variables in each community (cluster) </w:t>
      </w:r>
      <w:r w:rsidR="00B817D6" w:rsidRPr="00EE4FD5">
        <w:t xml:space="preserve">were </w:t>
      </w:r>
      <w:r w:rsidR="00933CF7" w:rsidRPr="00EE4FD5">
        <w:t xml:space="preserve">densely connected with themselves and sparsely connected </w:t>
      </w:r>
      <w:r w:rsidR="008666DF" w:rsidRPr="00EE4FD5">
        <w:t xml:space="preserve">with </w:t>
      </w:r>
      <w:r w:rsidR="00B817D6" w:rsidRPr="00EE4FD5">
        <w:t>other clusters</w:t>
      </w:r>
      <w:r w:rsidR="00933CF7" w:rsidRPr="00EE4FD5">
        <w:t xml:space="preserve"> </w:t>
      </w:r>
      <w:r w:rsidR="00A52A03" w:rsidRPr="00EE4FD5">
        <w:t>(</w:t>
      </w:r>
      <w:r w:rsidR="00A52A03" w:rsidRPr="00EE4FD5">
        <w:rPr>
          <w:b/>
        </w:rPr>
        <w:t>Fig</w:t>
      </w:r>
      <w:r w:rsidR="00AB7B7D" w:rsidRPr="00EE4FD5">
        <w:rPr>
          <w:b/>
        </w:rPr>
        <w:t>.</w:t>
      </w:r>
      <w:r w:rsidR="00A52A03" w:rsidRPr="00EE4FD5">
        <w:rPr>
          <w:b/>
        </w:rPr>
        <w:t xml:space="preserve"> </w:t>
      </w:r>
      <w:r w:rsidR="008255E0" w:rsidRPr="00EE4FD5">
        <w:rPr>
          <w:b/>
        </w:rPr>
        <w:t>3</w:t>
      </w:r>
      <w:r w:rsidR="001E69AB" w:rsidRPr="00EE4FD5">
        <w:rPr>
          <w:b/>
        </w:rPr>
        <w:t>d</w:t>
      </w:r>
      <w:r w:rsidR="00A52A03" w:rsidRPr="00EE4FD5">
        <w:t>)</w:t>
      </w:r>
      <w:r w:rsidR="00EE76BE" w:rsidRPr="00EE4FD5">
        <w:t>.</w:t>
      </w:r>
      <w:r w:rsidR="00A52A03" w:rsidRPr="00EE4FD5">
        <w:t xml:space="preserve"> The largest cl</w:t>
      </w:r>
      <w:r w:rsidR="00537EEC" w:rsidRPr="00EE4FD5">
        <w:t>uster</w:t>
      </w:r>
      <w:r w:rsidR="007E6530" w:rsidRPr="00EE4FD5">
        <w:t xml:space="preserve"> in </w:t>
      </w:r>
      <w:r w:rsidR="007E6530" w:rsidRPr="00EE4FD5">
        <w:rPr>
          <w:b/>
        </w:rPr>
        <w:t>Fig</w:t>
      </w:r>
      <w:r w:rsidR="00AB7B7D" w:rsidRPr="00EE4FD5">
        <w:rPr>
          <w:b/>
        </w:rPr>
        <w:t>.</w:t>
      </w:r>
      <w:r w:rsidR="007E6530" w:rsidRPr="00EE4FD5">
        <w:rPr>
          <w:b/>
        </w:rPr>
        <w:t xml:space="preserve"> </w:t>
      </w:r>
      <w:r w:rsidR="008255E0" w:rsidRPr="00EE4FD5">
        <w:rPr>
          <w:b/>
        </w:rPr>
        <w:t>3</w:t>
      </w:r>
      <w:r w:rsidR="008666DF" w:rsidRPr="00EE4FD5">
        <w:rPr>
          <w:b/>
        </w:rPr>
        <w:t>d</w:t>
      </w:r>
      <w:r w:rsidR="00537EEC" w:rsidRPr="00EE4FD5">
        <w:t xml:space="preserve"> consisted of 72 variables; 20 mRNA</w:t>
      </w:r>
      <w:r w:rsidR="00DB5AE1" w:rsidRPr="00EE4FD5">
        <w:t>s</w:t>
      </w:r>
      <w:r w:rsidR="00537EEC" w:rsidRPr="00EE4FD5">
        <w:t>, 21 miRNA</w:t>
      </w:r>
      <w:r w:rsidR="00DB5AE1" w:rsidRPr="00EE4FD5">
        <w:t>s</w:t>
      </w:r>
      <w:r w:rsidR="00537EEC" w:rsidRPr="00EE4FD5">
        <w:t>, 15 CpGs and 16 proteins</w:t>
      </w:r>
      <w:r w:rsidR="007E6530" w:rsidRPr="00EE4FD5">
        <w:t xml:space="preserve"> (red bubble)</w:t>
      </w:r>
      <w:r w:rsidR="00741FFD" w:rsidRPr="00EE4FD5">
        <w:t xml:space="preserve"> and was further investigated</w:t>
      </w:r>
      <w:r w:rsidR="007E6530" w:rsidRPr="00EE4FD5">
        <w:t xml:space="preserve"> using</w:t>
      </w:r>
      <w:r w:rsidR="00741FFD" w:rsidRPr="00EE4FD5">
        <w:t xml:space="preserve"> g</w:t>
      </w:r>
      <w:r w:rsidR="00B6685E" w:rsidRPr="00EE4FD5">
        <w:t>ene set enrichment analysis</w:t>
      </w:r>
      <w:r w:rsidR="00741FFD" w:rsidRPr="00EE4FD5">
        <w:t>. We</w:t>
      </w:r>
      <w:r w:rsidR="00B6685E" w:rsidRPr="00EE4FD5">
        <w:t xml:space="preserve"> identified many cancer-associated pathways (</w:t>
      </w:r>
      <w:r w:rsidR="00B6685E" w:rsidRPr="00EE4FD5">
        <w:rPr>
          <w:i/>
        </w:rPr>
        <w:t>e.g.</w:t>
      </w:r>
      <w:r w:rsidR="00B6685E" w:rsidRPr="00EE4FD5">
        <w:t xml:space="preserve"> FOXM1 pathway, p53 signaling pathway), DNA damage and repair pathways (</w:t>
      </w:r>
      <w:r w:rsidR="00B6685E" w:rsidRPr="00EE4FD5">
        <w:rPr>
          <w:i/>
        </w:rPr>
        <w:t>e.g.</w:t>
      </w:r>
      <w:r w:rsidR="00B6685E" w:rsidRPr="00EE4FD5">
        <w:t xml:space="preserve"> E2F mediated regulation of DNA replication, G2M DNA damage checkpoint) and various cell-cycle pathways (</w:t>
      </w:r>
      <w:r w:rsidR="00B6685E" w:rsidRPr="00EE4FD5">
        <w:rPr>
          <w:i/>
        </w:rPr>
        <w:t>e.g.</w:t>
      </w:r>
      <w:r w:rsidR="00B6685E" w:rsidRPr="00EE4FD5">
        <w:t xml:space="preserve"> G1S transition, mitotic G1/G1S phases)</w:t>
      </w:r>
      <w:r w:rsidR="00AD53E9" w:rsidRPr="00EE4FD5">
        <w:t xml:space="preserve">, </w:t>
      </w:r>
      <w:r w:rsidR="005B0D13" w:rsidRPr="00EE4FD5">
        <w:t>demonstrat</w:t>
      </w:r>
      <w:r w:rsidR="00AD53E9" w:rsidRPr="00EE4FD5">
        <w:t>ing</w:t>
      </w:r>
      <w:r w:rsidR="005B0D13" w:rsidRPr="00EE4FD5">
        <w:t xml:space="preserve"> the </w:t>
      </w:r>
      <w:r w:rsidR="00AD53E9" w:rsidRPr="00EE4FD5">
        <w:t xml:space="preserve">ability </w:t>
      </w:r>
      <w:r w:rsidR="005B0D13" w:rsidRPr="00EE4FD5">
        <w:t xml:space="preserve">of DIABLO to identify a biologically </w:t>
      </w:r>
      <w:r w:rsidR="00AD53E9" w:rsidRPr="00EE4FD5">
        <w:t xml:space="preserve">plausible </w:t>
      </w:r>
      <w:r w:rsidR="005B0D13" w:rsidRPr="00EE4FD5">
        <w:t>multi-</w:t>
      </w:r>
      <w:r w:rsidR="00E06337" w:rsidRPr="00EE4FD5">
        <w:t>omics</w:t>
      </w:r>
      <w:r w:rsidR="005B0D13" w:rsidRPr="00EE4FD5">
        <w:t xml:space="preserve"> biomarker </w:t>
      </w:r>
      <w:r w:rsidR="00BD4A9E" w:rsidRPr="00EE4FD5">
        <w:t>panel</w:t>
      </w:r>
      <w:r w:rsidR="00AD53E9" w:rsidRPr="00EE4FD5">
        <w:t>.</w:t>
      </w:r>
      <w:r w:rsidR="00BD4A9E" w:rsidRPr="00EE4FD5">
        <w:t xml:space="preserve"> </w:t>
      </w:r>
      <w:r w:rsidR="00AD53E9" w:rsidRPr="00EE4FD5">
        <w:t xml:space="preserve">This panel </w:t>
      </w:r>
      <w:r w:rsidR="005B0D13" w:rsidRPr="00EE4FD5">
        <w:lastRenderedPageBreak/>
        <w:t>generalize</w:t>
      </w:r>
      <w:r w:rsidR="00AD53E9" w:rsidRPr="00EE4FD5">
        <w:t>d</w:t>
      </w:r>
      <w:r w:rsidR="005B0D13" w:rsidRPr="00EE4FD5">
        <w:t xml:space="preserve"> to new breast cancer samples</w:t>
      </w:r>
      <w:r w:rsidR="00AD53E9" w:rsidRPr="00EE4FD5">
        <w:t xml:space="preserve"> and </w:t>
      </w:r>
      <w:r w:rsidR="00AD20BF" w:rsidRPr="00EE4FD5">
        <w:t>implicat</w:t>
      </w:r>
      <w:r w:rsidR="00AD53E9" w:rsidRPr="00EE4FD5">
        <w:t>ed</w:t>
      </w:r>
      <w:r w:rsidR="00AD20BF" w:rsidRPr="00EE4FD5">
        <w:t xml:space="preserve"> </w:t>
      </w:r>
      <w:r w:rsidR="002B5C4E" w:rsidRPr="00EE4FD5">
        <w:t xml:space="preserve">previously unknown </w:t>
      </w:r>
      <w:r w:rsidR="00AD53E9" w:rsidRPr="00EE4FD5">
        <w:t xml:space="preserve">molecular features in </w:t>
      </w:r>
      <w:r w:rsidR="00AD20BF" w:rsidRPr="00EE4FD5">
        <w:t>breast cancer</w:t>
      </w:r>
      <w:r w:rsidR="00AD53E9" w:rsidRPr="00EE4FD5">
        <w:t>, which could</w:t>
      </w:r>
      <w:r w:rsidR="00AD20BF" w:rsidRPr="00EE4FD5">
        <w:t xml:space="preserve"> be further validated </w:t>
      </w:r>
      <w:r w:rsidR="00AD53E9" w:rsidRPr="00EE4FD5">
        <w:t>in</w:t>
      </w:r>
      <w:r w:rsidR="00AD20BF" w:rsidRPr="00EE4FD5">
        <w:t xml:space="preserve"> experimental studies</w:t>
      </w:r>
      <w:r w:rsidR="005B0D13" w:rsidRPr="00EE4FD5">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297C0B">
      <w:pPr>
        <w:spacing w:line="480" w:lineRule="auto"/>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26507B13" w:rsidR="004F1901" w:rsidRPr="00EE4FD5" w:rsidRDefault="004D31B2" w:rsidP="00875E51">
      <w:pPr>
        <w:spacing w:line="480" w:lineRule="auto"/>
        <w:rPr>
          <w:rFonts w:eastAsia="Times New Roman"/>
        </w:rPr>
      </w:pPr>
      <w:r w:rsidRPr="00EE4FD5">
        <w:t xml:space="preserve">Next, we demonstrate the flexibility of DIABLO by extending its use to a repeated measures cross-over study </w:t>
      </w:r>
      <w:r w:rsidRPr="00EE4FD5">
        <w:rPr>
          <w:color w:val="000000" w:themeColor="text1"/>
        </w:rPr>
        <w:fldChar w:fldCharType="begin"/>
      </w:r>
      <w:r w:rsidRPr="00EE4FD5">
        <w:rPr>
          <w:color w:val="000000" w:themeColor="text1"/>
        </w:rPr>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EE4FD5">
        <w:rPr>
          <w:color w:val="000000" w:themeColor="text1"/>
        </w:rPr>
        <w:fldChar w:fldCharType="separate"/>
      </w:r>
      <w:r w:rsidRPr="00EE4FD5">
        <w:rPr>
          <w:noProof/>
          <w:color w:val="000000" w:themeColor="text1"/>
        </w:rPr>
        <w:t>[27]</w:t>
      </w:r>
      <w:r w:rsidRPr="00EE4FD5">
        <w:rPr>
          <w:color w:val="000000" w:themeColor="text1"/>
        </w:rPr>
        <w:fldChar w:fldCharType="end"/>
      </w:r>
      <w:r w:rsidR="00286B6C" w:rsidRPr="00EE4FD5">
        <w:rPr>
          <w:color w:val="000000" w:themeColor="text1"/>
        </w:rPr>
        <w:t>,</w:t>
      </w:r>
      <w:r w:rsidRPr="00EE4FD5">
        <w:rPr>
          <w:color w:val="000000" w:themeColor="text1"/>
        </w:rPr>
        <w:t xml:space="preserve"> </w:t>
      </w:r>
      <w:r w:rsidRPr="00EE4FD5">
        <w:t xml:space="preserve">as well as incorporating module-based analyses that incorporate </w:t>
      </w:r>
      <w:r w:rsidR="00CF16B6" w:rsidRPr="00EE4FD5">
        <w:rPr>
          <w:color w:val="000000" w:themeColor="text1"/>
        </w:rPr>
        <w:t xml:space="preserve">prior biological knowledge </w:t>
      </w:r>
      <w:r w:rsidR="00CF16B6" w:rsidRPr="00EE4FD5">
        <w:rPr>
          <w:color w:val="000000" w:themeColor="text1"/>
        </w:rPr>
        <w:fldChar w:fldCharType="begin"/>
      </w:r>
      <w:r w:rsidR="00CF16B6" w:rsidRPr="00EE4FD5">
        <w:rPr>
          <w:color w:val="000000" w:themeColor="text1"/>
        </w:rPr>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EE4FD5">
        <w:rPr>
          <w:color w:val="000000" w:themeColor="text1"/>
        </w:rPr>
        <w:fldChar w:fldCharType="separate"/>
      </w:r>
      <w:r w:rsidR="00CF16B6" w:rsidRPr="00EE4FD5">
        <w:rPr>
          <w:rFonts w:eastAsia="Times New Roman"/>
          <w:color w:val="000000" w:themeColor="text1"/>
        </w:rPr>
        <w:t>[28–30]</w:t>
      </w:r>
      <w:r w:rsidR="00CF16B6" w:rsidRPr="00EE4FD5">
        <w:rPr>
          <w:color w:val="000000" w:themeColor="text1"/>
        </w:rPr>
        <w:fldChar w:fldCharType="end"/>
      </w:r>
      <w:r w:rsidR="006E3223" w:rsidRPr="00EE4FD5">
        <w:rPr>
          <w:color w:val="000000" w:themeColor="text1"/>
        </w:rPr>
        <w:t xml:space="preserve">. We </w:t>
      </w:r>
      <w:r w:rsidR="00286B6C" w:rsidRPr="00EE4FD5">
        <w:rPr>
          <w:color w:val="000000" w:themeColor="text1"/>
        </w:rPr>
        <w:t xml:space="preserve">use a small </w:t>
      </w:r>
      <w:r w:rsidR="005B3EA8" w:rsidRPr="00EE4FD5">
        <w:rPr>
          <w:color w:val="000000" w:themeColor="text1"/>
        </w:rPr>
        <w:t>multi-omics asthma data</w:t>
      </w:r>
      <w:r w:rsidR="00286B6C" w:rsidRPr="00EE4FD5">
        <w:rPr>
          <w:color w:val="000000" w:themeColor="text1"/>
        </w:rPr>
        <w:t>set</w:t>
      </w:r>
      <w:r w:rsidR="00713D10" w:rsidRPr="00EE4FD5">
        <w:rPr>
          <w:color w:val="000000" w:themeColor="text1"/>
        </w:rPr>
        <w:t xml:space="preserve">, including pre and post intervention </w:t>
      </w:r>
      <w:proofErr w:type="spellStart"/>
      <w:r w:rsidR="00713D10" w:rsidRPr="00EE4FD5">
        <w:rPr>
          <w:color w:val="000000" w:themeColor="text1"/>
        </w:rPr>
        <w:t>timepoints</w:t>
      </w:r>
      <w:proofErr w:type="spellEnd"/>
      <w:r w:rsidR="00713D10" w:rsidRPr="00EE4FD5">
        <w:rPr>
          <w:color w:val="000000" w:themeColor="text1"/>
        </w:rPr>
        <w:t xml:space="preserve">, </w:t>
      </w:r>
      <w:r w:rsidR="00286B6C" w:rsidRPr="00EE4FD5">
        <w:rPr>
          <w:color w:val="000000" w:themeColor="text1"/>
        </w:rPr>
        <w:t xml:space="preserve">to compare </w:t>
      </w:r>
      <w:r w:rsidR="00E63407" w:rsidRPr="00EE4FD5">
        <w:rPr>
          <w:color w:val="000000" w:themeColor="text1"/>
        </w:rPr>
        <w:t>a DIABLO model that can account for repeated measures (multilevel DIABLO) with the standard DIABLO model as described above</w:t>
      </w:r>
      <w:r w:rsidR="005B3EA8" w:rsidRPr="00EE4FD5">
        <w:rPr>
          <w:color w:val="000000" w:themeColor="text1"/>
        </w:rPr>
        <w:t xml:space="preserve"> </w:t>
      </w:r>
      <w:r w:rsidR="005B3EA8" w:rsidRPr="00EE4FD5">
        <w:rPr>
          <w:color w:val="000000" w:themeColor="text1"/>
        </w:rPr>
        <w:fldChar w:fldCharType="begin"/>
      </w:r>
      <w:r w:rsidR="005B3EA8" w:rsidRPr="00EE4FD5">
        <w:rPr>
          <w:color w:val="000000" w:themeColor="text1"/>
        </w:rPr>
        <w:instrText xml:space="preserve"> ADDIN ZOTERO_ITEM CSL_CITATION {"citationID":"a1nsijjavd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EE4FD5">
        <w:rPr>
          <w:color w:val="000000" w:themeColor="text1"/>
        </w:rPr>
        <w:fldChar w:fldCharType="separate"/>
      </w:r>
      <w:r w:rsidR="005B3EA8" w:rsidRPr="00EE4FD5">
        <w:rPr>
          <w:noProof/>
          <w:color w:val="000000" w:themeColor="text1"/>
        </w:rPr>
        <w:t>[20,21]</w:t>
      </w:r>
      <w:r w:rsidR="005B3EA8" w:rsidRPr="00EE4FD5">
        <w:rPr>
          <w:color w:val="000000" w:themeColor="text1"/>
        </w:rPr>
        <w:fldChar w:fldCharType="end"/>
      </w:r>
      <w:r w:rsidR="005B3EA8" w:rsidRPr="00EE4FD5">
        <w:rPr>
          <w:color w:val="000000" w:themeColor="text1"/>
        </w:rPr>
        <w:t xml:space="preserve">. </w:t>
      </w:r>
      <w:r w:rsidR="00CF3EFE" w:rsidRPr="00EE4FD5">
        <w:t>An allergen inhalation challenge was performed</w:t>
      </w:r>
      <w:r w:rsidR="00310D60" w:rsidRPr="00EE4FD5">
        <w:t xml:space="preserve"> as</w:t>
      </w:r>
      <w:r w:rsidR="0028444D" w:rsidRPr="00EE4FD5">
        <w:t xml:space="preserve"> we</w:t>
      </w:r>
      <w:r w:rsidR="00310D60" w:rsidRPr="00EE4FD5">
        <w:t xml:space="preserve"> previously described</w:t>
      </w:r>
      <w:r w:rsidR="008916CA" w:rsidRPr="00EE4FD5">
        <w:t xml:space="preserve"> in</w:t>
      </w:r>
      <w:r w:rsidR="0028444D" w:rsidRPr="00EE4FD5">
        <w:t xml:space="preserve"> </w:t>
      </w:r>
      <w:r w:rsidR="00310D60" w:rsidRPr="00EE4FD5">
        <w:fldChar w:fldCharType="begin"/>
      </w:r>
      <w:r w:rsidR="00854CBE" w:rsidRPr="00EE4FD5">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EE4FD5">
        <w:fldChar w:fldCharType="separate"/>
      </w:r>
      <w:r w:rsidR="00854CBE" w:rsidRPr="00EE4FD5">
        <w:rPr>
          <w:noProof/>
        </w:rPr>
        <w:t>[20,21]</w:t>
      </w:r>
      <w:r w:rsidR="00310D60" w:rsidRPr="00EE4FD5">
        <w:fldChar w:fldCharType="end"/>
      </w:r>
      <w:r w:rsidR="00CF3EFE" w:rsidRPr="00EE4FD5">
        <w:t xml:space="preserve"> in 14 subjects and blood samples were collected before</w:t>
      </w:r>
      <w:r w:rsidR="00852FCF" w:rsidRPr="00EE4FD5">
        <w:t xml:space="preserve"> (pre)</w:t>
      </w:r>
      <w:r w:rsidR="00CF3EFE" w:rsidRPr="00EE4FD5">
        <w:t xml:space="preserve"> and two hours after </w:t>
      </w:r>
      <w:r w:rsidR="00852FCF" w:rsidRPr="00EE4FD5">
        <w:t xml:space="preserve">(post) </w:t>
      </w:r>
      <w:r w:rsidR="00CF3EFE" w:rsidRPr="00EE4FD5">
        <w:t>challenge</w:t>
      </w:r>
      <w:r w:rsidR="003A1F9C" w:rsidRPr="00EE4FD5">
        <w:t xml:space="preserve">; </w:t>
      </w:r>
      <w:r w:rsidR="006E3223" w:rsidRPr="00EE4FD5">
        <w:t>cell-type frequencies, leukocyte gene transcript expression and plasma metabolite abundances were determined for all samples (</w:t>
      </w:r>
      <w:r w:rsidR="006E3223" w:rsidRPr="00EE4FD5">
        <w:rPr>
          <w:b/>
          <w:bCs/>
        </w:rPr>
        <w:t>Table 1</w:t>
      </w:r>
      <w:r w:rsidR="006E3223" w:rsidRPr="00EE4FD5">
        <w:t xml:space="preserve">). We observed a net </w:t>
      </w:r>
      <w:r w:rsidR="007B2A5A" w:rsidRPr="00EE4FD5">
        <w:t>decline in lung function after allergen inhalation challenge</w:t>
      </w:r>
      <w:r w:rsidR="006E3223" w:rsidRPr="00EE4FD5">
        <w:t xml:space="preserve"> (</w:t>
      </w:r>
      <w:r w:rsidR="006E3223" w:rsidRPr="00EE4FD5">
        <w:rPr>
          <w:b/>
          <w:bCs/>
        </w:rPr>
        <w:t>Suppl</w:t>
      </w:r>
      <w:r w:rsidR="00141E73" w:rsidRPr="00EE4FD5">
        <w:rPr>
          <w:b/>
          <w:bCs/>
        </w:rPr>
        <w:t>ementary Fig.</w:t>
      </w:r>
      <w:r w:rsidR="006E3223" w:rsidRPr="00EE4FD5">
        <w:rPr>
          <w:b/>
          <w:bCs/>
        </w:rPr>
        <w:t xml:space="preserve"> </w:t>
      </w:r>
      <w:r w:rsidR="008255E0" w:rsidRPr="00EE4FD5">
        <w:rPr>
          <w:b/>
          <w:bCs/>
        </w:rPr>
        <w:t>9</w:t>
      </w:r>
      <w:r w:rsidR="006E3223" w:rsidRPr="00EE4FD5">
        <w:rPr>
          <w:b/>
          <w:bCs/>
        </w:rPr>
        <w:t>)</w:t>
      </w:r>
      <w:r w:rsidR="006E3223" w:rsidRPr="00EE4FD5">
        <w:t xml:space="preserve">, </w:t>
      </w:r>
      <w:r w:rsidR="00713D10" w:rsidRPr="00EE4FD5">
        <w:t xml:space="preserve">and </w:t>
      </w:r>
      <w:r w:rsidR="006E3223" w:rsidRPr="00EE4FD5">
        <w:t xml:space="preserve">the </w:t>
      </w:r>
      <w:r w:rsidR="007B2A5A" w:rsidRPr="00EE4FD5">
        <w:t xml:space="preserve">goal of this study was to identify perturbed molecular mechanisms in the blood in response to allergen inhalation challenge. </w:t>
      </w:r>
      <w:r w:rsidR="00856CAF" w:rsidRPr="00EE4FD5">
        <w:t xml:space="preserve">A module based approach (also known as </w:t>
      </w:r>
      <w:proofErr w:type="spellStart"/>
      <w:r w:rsidR="00856CAF" w:rsidRPr="00EE4FD5">
        <w:t>eigengene</w:t>
      </w:r>
      <w:proofErr w:type="spellEnd"/>
      <w:r w:rsidR="00856CAF" w:rsidRPr="00EE4FD5">
        <w:t xml:space="preserve"> summarization</w:t>
      </w:r>
      <w:r w:rsidR="007A5539" w:rsidRPr="00EE4FD5">
        <w:t xml:space="preserve"> </w:t>
      </w:r>
      <w:r w:rsidR="007A5539" w:rsidRPr="00EE4FD5">
        <w:fldChar w:fldCharType="begin"/>
      </w:r>
      <w:r w:rsidR="00854CBE" w:rsidRPr="00EE4FD5">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EE4FD5">
        <w:fldChar w:fldCharType="separate"/>
      </w:r>
      <w:r w:rsidR="00854CBE" w:rsidRPr="00EE4FD5">
        <w:rPr>
          <w:noProof/>
        </w:rPr>
        <w:t>[18]</w:t>
      </w:r>
      <w:r w:rsidR="007A5539" w:rsidRPr="00EE4FD5">
        <w:fldChar w:fldCharType="end"/>
      </w:r>
      <w:r w:rsidR="004F1901" w:rsidRPr="00EE4FD5">
        <w:t xml:space="preserve">, </w:t>
      </w:r>
      <w:r w:rsidR="004F1901" w:rsidRPr="00EE4FD5">
        <w:rPr>
          <w:b/>
        </w:rPr>
        <w:t>see Methods</w:t>
      </w:r>
      <w:r w:rsidR="00856CAF" w:rsidRPr="00EE4FD5">
        <w:t xml:space="preserve">) was used to transform both the gene expression and metabolite datasets into pathway datasets. Consequently, each variable in those two datasets now represented the </w:t>
      </w:r>
      <w:r w:rsidR="00713D10" w:rsidRPr="00EE4FD5">
        <w:t xml:space="preserve">scaled </w:t>
      </w:r>
      <w:r w:rsidR="00856CAF" w:rsidRPr="00EE4FD5">
        <w:t xml:space="preserve">pathway activity expression level for each sample instead of direct gene/metabolite expression. </w:t>
      </w:r>
      <w:r w:rsidR="00856CAF" w:rsidRPr="00EE4FD5">
        <w:rPr>
          <w:rFonts w:eastAsia="Times New Roman"/>
        </w:rPr>
        <w:t>The mRNA dataset was transformed into a dataset</w:t>
      </w:r>
      <w:r w:rsidR="006D6281" w:rsidRPr="00EE4FD5">
        <w:rPr>
          <w:rFonts w:eastAsia="Times New Roman"/>
        </w:rPr>
        <w:t xml:space="preserve"> </w:t>
      </w:r>
      <w:r w:rsidR="008967CF" w:rsidRPr="00EE4FD5">
        <w:rPr>
          <w:rFonts w:eastAsia="Times New Roman"/>
        </w:rPr>
        <w:t xml:space="preserve">of </w:t>
      </w:r>
      <w:r w:rsidR="006C77AC" w:rsidRPr="00EE4FD5">
        <w:rPr>
          <w:rFonts w:eastAsia="Times New Roman"/>
        </w:rPr>
        <w:t>metabolic</w:t>
      </w:r>
      <w:r w:rsidR="008967CF" w:rsidRPr="00EE4FD5">
        <w:rPr>
          <w:rFonts w:eastAsia="Times New Roman"/>
        </w:rPr>
        <w:t xml:space="preserve"> pathways </w:t>
      </w:r>
      <w:r w:rsidR="006D6281" w:rsidRPr="00EE4FD5">
        <w:rPr>
          <w:rFonts w:eastAsia="Times New Roman"/>
        </w:rPr>
        <w:t>(</w:t>
      </w:r>
      <w:r w:rsidR="006C77AC" w:rsidRPr="00EE4FD5">
        <w:rPr>
          <w:rFonts w:eastAsia="Times New Roman"/>
        </w:rPr>
        <w:t>based on the Kyoto Encyclopedia of Genes and Genomes, KEGG</w:t>
      </w:r>
      <w:r w:rsidR="006D6281" w:rsidRPr="00EE4FD5">
        <w:rPr>
          <w:rFonts w:eastAsia="Times New Roman"/>
        </w:rPr>
        <w:t>)</w:t>
      </w:r>
      <w:r w:rsidR="00856CAF" w:rsidRPr="00EE4FD5">
        <w:rPr>
          <w:rFonts w:eastAsia="Times New Roman"/>
        </w:rPr>
        <w:t xml:space="preserve"> whereas the metabolite dataset was transformed into a metabolite pathway dataset</w:t>
      </w:r>
      <w:r w:rsidR="006E12DE" w:rsidRPr="00EE4FD5">
        <w:rPr>
          <w:rFonts w:eastAsia="Times New Roman"/>
        </w:rPr>
        <w:t xml:space="preserve"> </w:t>
      </w:r>
      <w:r w:rsidR="002908DA" w:rsidRPr="00EE4FD5">
        <w:rPr>
          <w:rFonts w:eastAsia="Times New Roman"/>
        </w:rPr>
        <w:t xml:space="preserve">based on annotations provided by Metabolon Inc. (Durham, North Carolina, USA) </w:t>
      </w:r>
      <w:r w:rsidR="006E12DE" w:rsidRPr="00EE4FD5">
        <w:rPr>
          <w:rFonts w:eastAsia="Times New Roman"/>
        </w:rPr>
        <w:t>(</w:t>
      </w:r>
      <w:r w:rsidR="006E12DE" w:rsidRPr="00EE4FD5">
        <w:rPr>
          <w:rFonts w:eastAsia="Times New Roman"/>
          <w:b/>
        </w:rPr>
        <w:t>Fig</w:t>
      </w:r>
      <w:r w:rsidR="00AB7B7D" w:rsidRPr="00EE4FD5">
        <w:rPr>
          <w:rFonts w:eastAsia="Times New Roman"/>
          <w:b/>
        </w:rPr>
        <w:t>.</w:t>
      </w:r>
      <w:r w:rsidR="006E12DE" w:rsidRPr="00EE4FD5">
        <w:rPr>
          <w:rFonts w:eastAsia="Times New Roman"/>
          <w:b/>
        </w:rPr>
        <w:t xml:space="preserve"> </w:t>
      </w:r>
      <w:r w:rsidR="008255E0" w:rsidRPr="00EE4FD5">
        <w:rPr>
          <w:rFonts w:eastAsia="Times New Roman"/>
          <w:b/>
        </w:rPr>
        <w:t>4</w:t>
      </w:r>
      <w:r w:rsidR="005B0281" w:rsidRPr="00EE4FD5">
        <w:rPr>
          <w:rFonts w:eastAsia="Times New Roman"/>
          <w:b/>
        </w:rPr>
        <w:t>a</w:t>
      </w:r>
      <w:r w:rsidR="006E12DE" w:rsidRPr="00EE4FD5">
        <w:rPr>
          <w:rFonts w:eastAsia="Times New Roman"/>
        </w:rPr>
        <w:t>)</w:t>
      </w:r>
      <w:r w:rsidR="00856CAF" w:rsidRPr="00EE4FD5">
        <w:rPr>
          <w:rFonts w:eastAsia="Times New Roman"/>
        </w:rPr>
        <w:t xml:space="preserve">. To account for the repeated measures experimental design, </w:t>
      </w:r>
      <w:r w:rsidR="00705593" w:rsidRPr="00EE4FD5">
        <w:rPr>
          <w:rFonts w:eastAsia="Times New Roman"/>
        </w:rPr>
        <w:t xml:space="preserve">a </w:t>
      </w:r>
      <w:r w:rsidR="00705593" w:rsidRPr="00EE4FD5">
        <w:rPr>
          <w:rFonts w:eastAsia="Times New Roman"/>
        </w:rPr>
        <w:lastRenderedPageBreak/>
        <w:t>multilevel approach</w:t>
      </w:r>
      <w:r w:rsidR="006E3223" w:rsidRPr="00EE4FD5">
        <w:rPr>
          <w:rFonts w:eastAsia="Times New Roman"/>
        </w:rPr>
        <w:t xml:space="preserve"> </w:t>
      </w:r>
      <w:r w:rsidR="007A7D33" w:rsidRPr="00EE4FD5">
        <w:rPr>
          <w:rFonts w:eastAsia="Times New Roman"/>
        </w:rPr>
        <w:fldChar w:fldCharType="begin"/>
      </w:r>
      <w:r w:rsidR="00854CBE" w:rsidRPr="00EE4FD5">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EE4FD5">
        <w:rPr>
          <w:rFonts w:eastAsia="Times New Roman"/>
        </w:rPr>
        <w:fldChar w:fldCharType="separate"/>
      </w:r>
      <w:r w:rsidR="00854CBE" w:rsidRPr="00EE4FD5">
        <w:rPr>
          <w:rFonts w:eastAsia="Times New Roman"/>
          <w:noProof/>
        </w:rPr>
        <w:t>[27]</w:t>
      </w:r>
      <w:r w:rsidR="007A7D33" w:rsidRPr="00EE4FD5">
        <w:rPr>
          <w:rFonts w:eastAsia="Times New Roman"/>
        </w:rPr>
        <w:fldChar w:fldCharType="end"/>
      </w:r>
      <w:r w:rsidR="00705593" w:rsidRPr="00EE4FD5">
        <w:rPr>
          <w:rFonts w:eastAsia="Times New Roman"/>
        </w:rPr>
        <w:t xml:space="preserve"> </w:t>
      </w:r>
      <w:r w:rsidR="006E3223" w:rsidRPr="00EE4FD5">
        <w:rPr>
          <w:rFonts w:eastAsia="Times New Roman"/>
        </w:rPr>
        <w:t xml:space="preserve">was </w:t>
      </w:r>
      <w:r w:rsidR="005B0281" w:rsidRPr="00EE4FD5">
        <w:rPr>
          <w:rFonts w:eastAsia="Times New Roman"/>
        </w:rPr>
        <w:t xml:space="preserve">first </w:t>
      </w:r>
      <w:r w:rsidR="00705593" w:rsidRPr="00EE4FD5">
        <w:rPr>
          <w:rFonts w:eastAsia="Times New Roman"/>
        </w:rPr>
        <w:t>used to</w:t>
      </w:r>
      <w:r w:rsidR="005B0281" w:rsidRPr="00EE4FD5">
        <w:rPr>
          <w:rFonts w:eastAsia="Times New Roman"/>
        </w:rPr>
        <w:t xml:space="preserve"> </w:t>
      </w:r>
      <w:r w:rsidR="00713D10" w:rsidRPr="00EE4FD5">
        <w:rPr>
          <w:rFonts w:eastAsia="Times New Roman"/>
        </w:rPr>
        <w:t xml:space="preserve">isolate </w:t>
      </w:r>
      <w:r w:rsidR="005B0281" w:rsidRPr="00EE4FD5">
        <w:rPr>
          <w:rFonts w:eastAsia="Times New Roman"/>
        </w:rPr>
        <w:t>the</w:t>
      </w:r>
      <w:r w:rsidR="00705593" w:rsidRPr="00EE4FD5">
        <w:rPr>
          <w:rFonts w:eastAsia="Times New Roman"/>
        </w:rPr>
        <w:t xml:space="preserve"> </w:t>
      </w:r>
      <w:r w:rsidR="007A7D33" w:rsidRPr="00EE4FD5">
        <w:rPr>
          <w:rFonts w:eastAsia="Times New Roman"/>
        </w:rPr>
        <w:t>within-sample variation</w:t>
      </w:r>
      <w:r w:rsidR="006E3223" w:rsidRPr="00EE4FD5">
        <w:rPr>
          <w:rFonts w:eastAsia="Times New Roman"/>
        </w:rPr>
        <w:t xml:space="preserve"> </w:t>
      </w:r>
      <w:r w:rsidR="00705593" w:rsidRPr="00EE4FD5">
        <w:rPr>
          <w:rFonts w:eastAsia="Times New Roman"/>
        </w:rPr>
        <w:t>from each dataset</w:t>
      </w:r>
      <w:r w:rsidR="006E12DE" w:rsidRPr="00EE4FD5">
        <w:rPr>
          <w:rFonts w:eastAsia="Times New Roman"/>
        </w:rPr>
        <w:t xml:space="preserve"> </w:t>
      </w:r>
      <w:r w:rsidR="00856CAF" w:rsidRPr="00EE4FD5">
        <w:rPr>
          <w:rFonts w:eastAsia="Times New Roman"/>
        </w:rPr>
        <w:t>(see</w:t>
      </w:r>
      <w:r w:rsidR="00856CAF" w:rsidRPr="00EE4FD5">
        <w:rPr>
          <w:rFonts w:eastAsia="Times New Roman"/>
          <w:b/>
        </w:rPr>
        <w:t xml:space="preserve"> Methods</w:t>
      </w:r>
      <w:r w:rsidR="00856CAF" w:rsidRPr="00EE4FD5">
        <w:rPr>
          <w:rFonts w:eastAsia="Times New Roman"/>
        </w:rPr>
        <w:t>)</w:t>
      </w:r>
      <w:r w:rsidR="006E3223" w:rsidRPr="00EE4FD5">
        <w:rPr>
          <w:rFonts w:eastAsia="Times New Roman"/>
        </w:rPr>
        <w:t xml:space="preserve">, </w:t>
      </w:r>
      <w:r w:rsidR="007A7D33" w:rsidRPr="00EE4FD5">
        <w:rPr>
          <w:rFonts w:eastAsia="Times New Roman"/>
        </w:rPr>
        <w:t>and then</w:t>
      </w:r>
      <w:r w:rsidR="006E3223" w:rsidRPr="00EE4FD5">
        <w:rPr>
          <w:rFonts w:eastAsia="Times New Roman"/>
        </w:rPr>
        <w:t xml:space="preserve"> </w:t>
      </w:r>
      <w:r w:rsidR="005B0281" w:rsidRPr="00EE4FD5">
        <w:rPr>
          <w:rFonts w:eastAsia="Times New Roman"/>
        </w:rPr>
        <w:t>DIABLO was applied</w:t>
      </w:r>
      <w:r w:rsidR="006E3223" w:rsidRPr="00EE4FD5">
        <w:rPr>
          <w:rFonts w:eastAsia="Times New Roman"/>
        </w:rPr>
        <w:t xml:space="preserve"> </w:t>
      </w:r>
      <w:r w:rsidR="006E12DE" w:rsidRPr="00EE4FD5">
        <w:rPr>
          <w:rFonts w:eastAsia="Times New Roman"/>
        </w:rPr>
        <w:t>to identify a multi</w:t>
      </w:r>
      <w:r w:rsidR="007A7D33" w:rsidRPr="00EE4FD5">
        <w:rPr>
          <w:rFonts w:eastAsia="Times New Roman"/>
        </w:rPr>
        <w:t>-</w:t>
      </w:r>
      <w:r w:rsidR="00E06337" w:rsidRPr="00EE4FD5">
        <w:rPr>
          <w:rFonts w:eastAsia="Times New Roman"/>
        </w:rPr>
        <w:t>omics</w:t>
      </w:r>
      <w:r w:rsidR="006E12DE" w:rsidRPr="00EE4FD5">
        <w:rPr>
          <w:rFonts w:eastAsia="Times New Roman"/>
        </w:rPr>
        <w:t xml:space="preserve"> biomarker panel consisting of cells, gene and metabolite modules that discriminated pre</w:t>
      </w:r>
      <w:r w:rsidR="00E37B9E" w:rsidRPr="00EE4FD5">
        <w:rPr>
          <w:rFonts w:eastAsia="Times New Roman"/>
        </w:rPr>
        <w:t>-</w:t>
      </w:r>
      <w:r w:rsidR="006E12DE" w:rsidRPr="00EE4FD5">
        <w:rPr>
          <w:rFonts w:eastAsia="Times New Roman"/>
        </w:rPr>
        <w:t xml:space="preserve"> from post-challenge samples.</w:t>
      </w:r>
      <w:r w:rsidR="00E37B9E" w:rsidRPr="00EE4FD5">
        <w:rPr>
          <w:rFonts w:eastAsia="Times New Roman"/>
        </w:rPr>
        <w:t xml:space="preserve"> We contrast </w:t>
      </w:r>
      <w:r w:rsidR="00A03B8A" w:rsidRPr="00EE4FD5">
        <w:rPr>
          <w:rFonts w:eastAsia="Times New Roman"/>
        </w:rPr>
        <w:t xml:space="preserve">the resulting </w:t>
      </w:r>
      <w:r w:rsidR="006E3223" w:rsidRPr="00EE4FD5">
        <w:rPr>
          <w:rFonts w:eastAsia="Times New Roman"/>
        </w:rPr>
        <w:t>‘</w:t>
      </w:r>
      <w:r w:rsidR="00705593" w:rsidRPr="00EE4FD5">
        <w:rPr>
          <w:rFonts w:eastAsia="Times New Roman"/>
        </w:rPr>
        <w:t xml:space="preserve">multilevel </w:t>
      </w:r>
      <w:r w:rsidR="00A03B8A" w:rsidRPr="00EE4FD5">
        <w:rPr>
          <w:rFonts w:eastAsia="Times New Roman"/>
        </w:rPr>
        <w:t>DIABLO</w:t>
      </w:r>
      <w:r w:rsidR="006E3223" w:rsidRPr="00EE4FD5">
        <w:rPr>
          <w:rFonts w:eastAsia="Times New Roman"/>
        </w:rPr>
        <w:t>’</w:t>
      </w:r>
      <w:r w:rsidR="00A03B8A" w:rsidRPr="00EE4FD5">
        <w:rPr>
          <w:rFonts w:eastAsia="Times New Roman"/>
        </w:rPr>
        <w:t xml:space="preserve"> (</w:t>
      </w:r>
      <w:proofErr w:type="spellStart"/>
      <w:r w:rsidR="00705593" w:rsidRPr="00EE4FD5">
        <w:rPr>
          <w:rFonts w:eastAsia="Times New Roman"/>
        </w:rPr>
        <w:t>mDIABLO</w:t>
      </w:r>
      <w:proofErr w:type="spellEnd"/>
      <w:r w:rsidR="00A03B8A" w:rsidRPr="00EE4FD5">
        <w:rPr>
          <w:rFonts w:eastAsia="Times New Roman"/>
        </w:rPr>
        <w:t xml:space="preserve">) with a standard DIABLO model that </w:t>
      </w:r>
      <w:r w:rsidR="006E3223" w:rsidRPr="00EE4FD5">
        <w:rPr>
          <w:rFonts w:eastAsia="Times New Roman"/>
        </w:rPr>
        <w:t>disregards</w:t>
      </w:r>
      <w:r w:rsidR="00A03B8A" w:rsidRPr="00EE4FD5">
        <w:rPr>
          <w:rFonts w:eastAsia="Times New Roman"/>
        </w:rPr>
        <w:t xml:space="preserve"> the paired nature of this study by comparing their cross-validation classification performance</w:t>
      </w:r>
      <w:r w:rsidR="00D440BC" w:rsidRPr="00EE4FD5">
        <w:rPr>
          <w:rFonts w:eastAsia="Times New Roman"/>
        </w:rPr>
        <w:t>s</w:t>
      </w:r>
      <w:r w:rsidR="00A03B8A" w:rsidRPr="00EE4FD5">
        <w:rPr>
          <w:rFonts w:eastAsia="Times New Roman"/>
        </w:rPr>
        <w:t xml:space="preserve"> (</w:t>
      </w:r>
      <w:r w:rsidR="00A03B8A" w:rsidRPr="00EE4FD5">
        <w:rPr>
          <w:rFonts w:eastAsia="Times New Roman"/>
          <w:b/>
        </w:rPr>
        <w:t>Fig</w:t>
      </w:r>
      <w:r w:rsidR="00AB7B7D" w:rsidRPr="00EE4FD5">
        <w:rPr>
          <w:rFonts w:eastAsia="Times New Roman"/>
          <w:b/>
        </w:rPr>
        <w:t>.</w:t>
      </w:r>
      <w:r w:rsidR="00A03B8A" w:rsidRPr="00EE4FD5">
        <w:rPr>
          <w:rFonts w:eastAsia="Times New Roman"/>
          <w:b/>
        </w:rPr>
        <w:t xml:space="preserve"> </w:t>
      </w:r>
      <w:r w:rsidR="008255E0" w:rsidRPr="00EE4FD5">
        <w:rPr>
          <w:rFonts w:eastAsia="Times New Roman"/>
          <w:b/>
        </w:rPr>
        <w:t>4</w:t>
      </w:r>
      <w:r w:rsidR="005B0281" w:rsidRPr="00EE4FD5">
        <w:rPr>
          <w:rFonts w:eastAsia="Times New Roman"/>
          <w:b/>
        </w:rPr>
        <w:t>b</w:t>
      </w:r>
      <w:r w:rsidR="00A03B8A" w:rsidRPr="00EE4FD5">
        <w:rPr>
          <w:rFonts w:eastAsia="Times New Roman"/>
        </w:rPr>
        <w:t>).</w:t>
      </w:r>
      <w:r w:rsidR="008B50B0" w:rsidRPr="00EE4FD5">
        <w:rPr>
          <w:rFonts w:eastAsia="Times New Roman"/>
        </w:rPr>
        <w:t xml:space="preserve"> </w:t>
      </w:r>
      <w:proofErr w:type="spellStart"/>
      <w:r w:rsidR="00D440BC" w:rsidRPr="00EE4FD5">
        <w:rPr>
          <w:rFonts w:eastAsia="Times New Roman"/>
        </w:rPr>
        <w:t>mDIABLO</w:t>
      </w:r>
      <w:proofErr w:type="spellEnd"/>
      <w:r w:rsidR="00D440BC" w:rsidRPr="00EE4FD5">
        <w:rPr>
          <w:rFonts w:eastAsia="Times New Roman"/>
        </w:rPr>
        <w:t xml:space="preserve"> outperformed DIABLO </w:t>
      </w:r>
      <w:r w:rsidR="006E3223" w:rsidRPr="00EE4FD5">
        <w:rPr>
          <w:rFonts w:eastAsia="Times New Roman"/>
        </w:rPr>
        <w:t>(</w:t>
      </w:r>
      <w:r w:rsidR="00C0765D" w:rsidRPr="00EE4FD5">
        <w:rPr>
          <w:rFonts w:eastAsia="Times New Roman"/>
        </w:rPr>
        <w:t>AUC=</w:t>
      </w:r>
      <w:r w:rsidR="00D440BC" w:rsidRPr="00EE4FD5">
        <w:rPr>
          <w:rFonts w:eastAsia="Times New Roman"/>
        </w:rPr>
        <w:t xml:space="preserve">98.5% vs. </w:t>
      </w:r>
      <w:r w:rsidR="00C0765D" w:rsidRPr="00EE4FD5">
        <w:rPr>
          <w:rFonts w:eastAsia="Times New Roman"/>
        </w:rPr>
        <w:t>AUC=</w:t>
      </w:r>
      <w:r w:rsidR="00D440BC" w:rsidRPr="00EE4FD5">
        <w:rPr>
          <w:rFonts w:eastAsia="Times New Roman"/>
        </w:rPr>
        <w:t>62.2%</w:t>
      </w:r>
      <w:r w:rsidR="006E3223" w:rsidRPr="00EE4FD5">
        <w:rPr>
          <w:rFonts w:eastAsia="Times New Roman"/>
        </w:rPr>
        <w:t>, leave-one-out cross-validation,</w:t>
      </w:r>
      <w:r w:rsidR="00B57621" w:rsidRPr="00EE4FD5">
        <w:rPr>
          <w:rFonts w:eastAsia="Times New Roman"/>
        </w:rPr>
        <w:t xml:space="preserve"> </w:t>
      </w:r>
      <w:r w:rsidR="00B57621" w:rsidRPr="00EE4FD5">
        <w:rPr>
          <w:rFonts w:eastAsia="Times New Roman"/>
          <w:b/>
        </w:rPr>
        <w:t>see M</w:t>
      </w:r>
      <w:r w:rsidR="00C125A7" w:rsidRPr="00EE4FD5">
        <w:rPr>
          <w:rFonts w:eastAsia="Times New Roman"/>
          <w:b/>
        </w:rPr>
        <w:t>ethods</w:t>
      </w:r>
      <w:r w:rsidR="00C125A7" w:rsidRPr="00EE4FD5">
        <w:rPr>
          <w:rFonts w:eastAsia="Times New Roman"/>
        </w:rPr>
        <w:t>)</w:t>
      </w:r>
      <w:r w:rsidR="00713D10" w:rsidRPr="00EE4FD5">
        <w:rPr>
          <w:rFonts w:eastAsia="Times New Roman"/>
        </w:rPr>
        <w:t xml:space="preserve">, and </w:t>
      </w:r>
      <w:r w:rsidR="00882D2F" w:rsidRPr="00EE4FD5">
        <w:rPr>
          <w:rFonts w:eastAsia="Times New Roman"/>
        </w:rPr>
        <w:t>w</w:t>
      </w:r>
      <w:r w:rsidR="00894146" w:rsidRPr="00EE4FD5">
        <w:rPr>
          <w:rFonts w:eastAsia="Times New Roman"/>
        </w:rPr>
        <w:t xml:space="preserve">e observed a </w:t>
      </w:r>
      <w:r w:rsidR="00071463" w:rsidRPr="00EE4FD5">
        <w:rPr>
          <w:rFonts w:eastAsia="Times New Roman"/>
        </w:rPr>
        <w:t>greater degree of separation between the pre</w:t>
      </w:r>
      <w:r w:rsidR="00CD7E11" w:rsidRPr="00EE4FD5">
        <w:rPr>
          <w:rFonts w:eastAsia="Times New Roman"/>
        </w:rPr>
        <w:t>-</w:t>
      </w:r>
      <w:r w:rsidR="00880090" w:rsidRPr="00EE4FD5">
        <w:rPr>
          <w:rFonts w:eastAsia="Times New Roman"/>
        </w:rPr>
        <w:t xml:space="preserve"> and post-</w:t>
      </w:r>
      <w:r w:rsidR="00071463" w:rsidRPr="00EE4FD5">
        <w:rPr>
          <w:rFonts w:eastAsia="Times New Roman"/>
        </w:rPr>
        <w:t xml:space="preserve">challenge samples for </w:t>
      </w:r>
      <w:proofErr w:type="spellStart"/>
      <w:r w:rsidR="00071463" w:rsidRPr="00EE4FD5">
        <w:rPr>
          <w:rFonts w:eastAsia="Times New Roman"/>
        </w:rPr>
        <w:t>mDIABLO</w:t>
      </w:r>
      <w:proofErr w:type="spellEnd"/>
      <w:r w:rsidR="00071463" w:rsidRPr="00EE4FD5">
        <w:rPr>
          <w:rFonts w:eastAsia="Times New Roman"/>
        </w:rPr>
        <w:t xml:space="preserve"> compared to DIABLO</w:t>
      </w:r>
      <w:r w:rsidR="00894146" w:rsidRPr="00EE4FD5">
        <w:rPr>
          <w:rFonts w:eastAsia="Times New Roman"/>
        </w:rPr>
        <w:t xml:space="preserve"> (</w:t>
      </w:r>
      <w:r w:rsidR="000D4168" w:rsidRPr="00EE4FD5">
        <w:rPr>
          <w:rFonts w:eastAsia="Times New Roman"/>
          <w:b/>
        </w:rPr>
        <w:t xml:space="preserve">Fig. </w:t>
      </w:r>
      <w:r w:rsidR="008255E0" w:rsidRPr="00EE4FD5">
        <w:rPr>
          <w:rFonts w:eastAsia="Times New Roman"/>
          <w:b/>
        </w:rPr>
        <w:t>4</w:t>
      </w:r>
      <w:r w:rsidR="000D4168" w:rsidRPr="00EE4FD5">
        <w:rPr>
          <w:rFonts w:eastAsia="Times New Roman"/>
          <w:b/>
        </w:rPr>
        <w:t>c</w:t>
      </w:r>
      <w:r w:rsidR="00894146" w:rsidRPr="00EE4FD5">
        <w:rPr>
          <w:rFonts w:eastAsia="Times New Roman"/>
          <w:b/>
        </w:rPr>
        <w:t>)</w:t>
      </w:r>
      <w:r w:rsidR="00071463" w:rsidRPr="00EE4FD5">
        <w:rPr>
          <w:rFonts w:eastAsia="Times New Roman"/>
        </w:rPr>
        <w:t xml:space="preserve">. </w:t>
      </w:r>
      <w:r w:rsidR="001C59E4" w:rsidRPr="00EE4FD5">
        <w:rPr>
          <w:rFonts w:eastAsia="Times New Roman"/>
        </w:rPr>
        <w:t xml:space="preserve">Common </w:t>
      </w:r>
      <w:r w:rsidR="00CD7E11" w:rsidRPr="00EE4FD5">
        <w:rPr>
          <w:rFonts w:eastAsia="Times New Roman"/>
        </w:rPr>
        <w:t xml:space="preserve">features (pathways) </w:t>
      </w:r>
      <w:r w:rsidR="00C637A5" w:rsidRPr="00EE4FD5">
        <w:rPr>
          <w:rFonts w:eastAsia="Times New Roman"/>
        </w:rPr>
        <w:t xml:space="preserve">were identified across </w:t>
      </w:r>
      <w:r w:rsidR="00E06337" w:rsidRPr="00EE4FD5">
        <w:rPr>
          <w:rFonts w:eastAsia="Times New Roman"/>
        </w:rPr>
        <w:t>omics</w:t>
      </w:r>
      <w:r w:rsidR="00C637A5" w:rsidRPr="00EE4FD5">
        <w:rPr>
          <w:rFonts w:eastAsia="Times New Roman"/>
        </w:rPr>
        <w:t>-types</w:t>
      </w:r>
      <w:r w:rsidR="00CD7E11" w:rsidRPr="00EE4FD5">
        <w:rPr>
          <w:rFonts w:eastAsia="Times New Roman"/>
        </w:rPr>
        <w:t xml:space="preserve"> in</w:t>
      </w:r>
      <w:r w:rsidR="00451857" w:rsidRPr="00EE4FD5">
        <w:rPr>
          <w:rFonts w:eastAsia="Times New Roman"/>
        </w:rPr>
        <w:t xml:space="preserve"> the </w:t>
      </w:r>
      <w:proofErr w:type="spellStart"/>
      <w:r w:rsidR="00451857" w:rsidRPr="00EE4FD5">
        <w:rPr>
          <w:rFonts w:eastAsia="Times New Roman"/>
        </w:rPr>
        <w:t>mDIABLO</w:t>
      </w:r>
      <w:proofErr w:type="spellEnd"/>
      <w:r w:rsidR="00451857" w:rsidRPr="00EE4FD5">
        <w:rPr>
          <w:rFonts w:eastAsia="Times New Roman"/>
        </w:rPr>
        <w:t xml:space="preserve"> model</w:t>
      </w:r>
      <w:r w:rsidR="001C59E4" w:rsidRPr="00EE4FD5">
        <w:rPr>
          <w:rFonts w:eastAsia="Times New Roman"/>
        </w:rPr>
        <w:t>, but not</w:t>
      </w:r>
      <w:r w:rsidR="0057135C" w:rsidRPr="00EE4FD5">
        <w:rPr>
          <w:rFonts w:eastAsia="Times New Roman"/>
        </w:rPr>
        <w:t xml:space="preserve"> in</w:t>
      </w:r>
      <w:r w:rsidR="001C59E4" w:rsidRPr="00EE4FD5">
        <w:rPr>
          <w:rFonts w:eastAsia="Times New Roman"/>
        </w:rPr>
        <w:t xml:space="preserve"> the standard DIABLO model (</w:t>
      </w:r>
      <w:r w:rsidR="001C59E4" w:rsidRPr="00EE4FD5">
        <w:rPr>
          <w:rFonts w:eastAsia="Times New Roman"/>
          <w:b/>
        </w:rPr>
        <w:t>Fig</w:t>
      </w:r>
      <w:r w:rsidR="000D4168" w:rsidRPr="00EE4FD5">
        <w:rPr>
          <w:rFonts w:eastAsia="Times New Roman"/>
          <w:b/>
        </w:rPr>
        <w:t>.</w:t>
      </w:r>
      <w:r w:rsidR="001C59E4" w:rsidRPr="00EE4FD5">
        <w:rPr>
          <w:rFonts w:eastAsia="Times New Roman"/>
          <w:b/>
        </w:rPr>
        <w:t xml:space="preserve"> </w:t>
      </w:r>
      <w:r w:rsidR="008255E0" w:rsidRPr="00EE4FD5">
        <w:rPr>
          <w:rFonts w:eastAsia="Times New Roman"/>
          <w:b/>
        </w:rPr>
        <w:t>4</w:t>
      </w:r>
      <w:r w:rsidR="000D4168" w:rsidRPr="00EE4FD5">
        <w:rPr>
          <w:rFonts w:eastAsia="Times New Roman"/>
          <w:b/>
        </w:rPr>
        <w:t>d</w:t>
      </w:r>
      <w:r w:rsidR="001C59E4" w:rsidRPr="00EE4FD5">
        <w:rPr>
          <w:rFonts w:eastAsia="Times New Roman"/>
        </w:rPr>
        <w:t>)</w:t>
      </w:r>
      <w:r w:rsidR="00CD7E11" w:rsidRPr="00EE4FD5">
        <w:rPr>
          <w:rFonts w:eastAsia="Times New Roman"/>
        </w:rPr>
        <w:t xml:space="preserve">. </w:t>
      </w:r>
      <w:r w:rsidR="005C09F4" w:rsidRPr="00EE4FD5">
        <w:rPr>
          <w:rFonts w:eastAsia="Times New Roman"/>
        </w:rPr>
        <w:t xml:space="preserve">Tryptophan metabolism and </w:t>
      </w:r>
      <w:r w:rsidR="005C09F4" w:rsidRPr="00EE4FD5">
        <w:t xml:space="preserve">Valine, leucine and isoleucine metabolism pathways </w:t>
      </w:r>
      <w:r w:rsidR="00EB2FC5" w:rsidRPr="00EE4FD5">
        <w:t xml:space="preserve">were identified in </w:t>
      </w:r>
      <w:r w:rsidR="00A66967" w:rsidRPr="00EE4FD5">
        <w:t xml:space="preserve">both </w:t>
      </w:r>
      <w:r w:rsidR="00EB2FC5" w:rsidRPr="00EE4FD5">
        <w:t xml:space="preserve">the gene and metabolite module datasets using </w:t>
      </w:r>
      <w:proofErr w:type="spellStart"/>
      <w:r w:rsidR="00EB2FC5" w:rsidRPr="00EE4FD5">
        <w:t>mDIABLO</w:t>
      </w:r>
      <w:proofErr w:type="spellEnd"/>
      <w:r w:rsidR="00EB2FC5" w:rsidRPr="00EE4FD5">
        <w:t>.</w:t>
      </w:r>
      <w:r w:rsidR="00DE1898" w:rsidRPr="00EE4FD5">
        <w:t xml:space="preserve"> </w:t>
      </w:r>
      <w:r w:rsidR="00AF4422" w:rsidRPr="00EE4FD5">
        <w:t xml:space="preserve">The </w:t>
      </w:r>
      <w:proofErr w:type="spellStart"/>
      <w:r w:rsidR="00237FDA" w:rsidRPr="00EE4FD5">
        <w:t>heatmap</w:t>
      </w:r>
      <w:proofErr w:type="spellEnd"/>
      <w:r w:rsidR="00237FDA" w:rsidRPr="00EE4FD5">
        <w:t xml:space="preserve"> of </w:t>
      </w:r>
      <w:r w:rsidR="005D58D7" w:rsidRPr="00EE4FD5">
        <w:t xml:space="preserve">pairwise </w:t>
      </w:r>
      <w:r w:rsidR="00AF4422" w:rsidRPr="00EE4FD5">
        <w:t>association</w:t>
      </w:r>
      <w:r w:rsidR="005D58D7" w:rsidRPr="00EE4FD5">
        <w:t>s</w:t>
      </w:r>
      <w:r w:rsidR="00AF4422" w:rsidRPr="00EE4FD5">
        <w:t xml:space="preserve"> </w:t>
      </w:r>
      <w:r w:rsidR="005D58D7" w:rsidRPr="00EE4FD5">
        <w:t xml:space="preserve">of </w:t>
      </w:r>
      <w:r w:rsidR="00237FDA" w:rsidRPr="00EE4FD5">
        <w:t>all</w:t>
      </w:r>
      <w:r w:rsidR="00AF4422" w:rsidRPr="00EE4FD5">
        <w:t xml:space="preserve"> features identified </w:t>
      </w:r>
      <w:r w:rsidR="00894146" w:rsidRPr="00EE4FD5">
        <w:t xml:space="preserve">with </w:t>
      </w:r>
      <w:proofErr w:type="spellStart"/>
      <w:r w:rsidR="00AF4422" w:rsidRPr="00EE4FD5">
        <w:t>mDIABLO</w:t>
      </w:r>
      <w:proofErr w:type="spellEnd"/>
      <w:r w:rsidR="00AF4422" w:rsidRPr="00EE4FD5">
        <w:t xml:space="preserve"> </w:t>
      </w:r>
      <w:r w:rsidR="000D4168" w:rsidRPr="00EE4FD5">
        <w:t>demonstrated</w:t>
      </w:r>
      <w:r w:rsidR="00237FDA" w:rsidRPr="00EE4FD5">
        <w:t xml:space="preserve"> the ability of DIABLO to select groups of correlated features which </w:t>
      </w:r>
      <w:r w:rsidR="003A4EEB" w:rsidRPr="00EE4FD5">
        <w:t>were</w:t>
      </w:r>
      <w:r w:rsidR="00237FDA" w:rsidRPr="00EE4FD5">
        <w:t xml:space="preserve"> predictive of pre</w:t>
      </w:r>
      <w:r w:rsidR="003A4EEB" w:rsidRPr="00EE4FD5">
        <w:t>-</w:t>
      </w:r>
      <w:r w:rsidR="00237FDA" w:rsidRPr="00EE4FD5">
        <w:t xml:space="preserve"> and post-challenge samples.</w:t>
      </w:r>
      <w:r w:rsidR="00C22932" w:rsidRPr="00EE4FD5">
        <w:t xml:space="preserve"> </w:t>
      </w:r>
      <w:r w:rsidR="00224F65" w:rsidRPr="00EE4FD5">
        <w:t xml:space="preserve">The Asthma pathway </w:t>
      </w:r>
      <w:r w:rsidR="00894146" w:rsidRPr="00EE4FD5">
        <w:t xml:space="preserve">was </w:t>
      </w:r>
      <w:r w:rsidR="00224F65" w:rsidRPr="00EE4FD5">
        <w:t>also identified</w:t>
      </w:r>
      <w:r w:rsidR="00C22932" w:rsidRPr="00EE4FD5">
        <w:t xml:space="preserve"> [</w:t>
      </w:r>
      <w:r w:rsidR="00224F65" w:rsidRPr="00EE4FD5">
        <w:rPr>
          <w:rFonts w:eastAsia="Times New Roman"/>
        </w:rPr>
        <w:t>even though individual gene members were not significantly altered post-challenge</w:t>
      </w:r>
      <w:r w:rsidR="00A5743F" w:rsidRPr="00EE4FD5">
        <w:rPr>
          <w:rFonts w:eastAsia="Times New Roman"/>
        </w:rPr>
        <w:t xml:space="preserve"> (</w:t>
      </w:r>
      <w:r w:rsidR="00FA772A" w:rsidRPr="00EE4FD5">
        <w:rPr>
          <w:rFonts w:eastAsia="Times New Roman"/>
          <w:b/>
        </w:rPr>
        <w:t>Suppl</w:t>
      </w:r>
      <w:r w:rsidR="000D4168" w:rsidRPr="00EE4FD5">
        <w:rPr>
          <w:rFonts w:eastAsia="Times New Roman"/>
          <w:b/>
        </w:rPr>
        <w:t>ementary Fig.</w:t>
      </w:r>
      <w:r w:rsidR="00FA772A" w:rsidRPr="00EE4FD5">
        <w:rPr>
          <w:rFonts w:eastAsia="Times New Roman"/>
          <w:b/>
        </w:rPr>
        <w:t xml:space="preserve"> </w:t>
      </w:r>
      <w:r w:rsidR="008255E0" w:rsidRPr="00EE4FD5">
        <w:rPr>
          <w:rFonts w:eastAsia="Times New Roman"/>
          <w:b/>
        </w:rPr>
        <w:t>10</w:t>
      </w:r>
      <w:r w:rsidR="00224F65" w:rsidRPr="00EE4FD5">
        <w:t>)</w:t>
      </w:r>
      <w:r w:rsidR="00C22932" w:rsidRPr="00EE4FD5">
        <w:t>]</w:t>
      </w:r>
      <w:r w:rsidR="00224F65" w:rsidRPr="00EE4FD5">
        <w:t xml:space="preserve"> and </w:t>
      </w:r>
      <w:r w:rsidR="00A5743F" w:rsidRPr="00EE4FD5">
        <w:t>w</w:t>
      </w:r>
      <w:r w:rsidR="00C22932" w:rsidRPr="00EE4FD5">
        <w:t>as</w:t>
      </w:r>
      <w:r w:rsidR="00A5743F" w:rsidRPr="00EE4FD5">
        <w:t xml:space="preserve"> negatively associated with </w:t>
      </w:r>
      <w:r w:rsidR="00224F65" w:rsidRPr="00EE4FD5">
        <w:t xml:space="preserve">Butanoate metabolism and </w:t>
      </w:r>
      <w:r w:rsidR="005D58D7" w:rsidRPr="00EE4FD5">
        <w:t>positively</w:t>
      </w:r>
      <w:r w:rsidR="00A5743F" w:rsidRPr="00EE4FD5">
        <w:t xml:space="preserve"> </w:t>
      </w:r>
      <w:r w:rsidR="00C22932" w:rsidRPr="00EE4FD5">
        <w:t xml:space="preserve">associated </w:t>
      </w:r>
      <w:r w:rsidR="00224F65" w:rsidRPr="00EE4FD5">
        <w:t>with basophils, a hallmark cell-type in asthma (</w:t>
      </w:r>
      <w:r w:rsidR="00224F65" w:rsidRPr="00EE4FD5">
        <w:rPr>
          <w:b/>
        </w:rPr>
        <w:t>Fig</w:t>
      </w:r>
      <w:r w:rsidR="00AB7B7D" w:rsidRPr="00EE4FD5">
        <w:rPr>
          <w:b/>
        </w:rPr>
        <w:t xml:space="preserve">. </w:t>
      </w:r>
      <w:r w:rsidR="008255E0" w:rsidRPr="00EE4FD5">
        <w:rPr>
          <w:b/>
        </w:rPr>
        <w:t>4e</w:t>
      </w:r>
      <w:r w:rsidR="00224F65" w:rsidRPr="00EE4FD5">
        <w:t>). These findings depict</w:t>
      </w:r>
      <w:r w:rsidR="00D95078" w:rsidRPr="00EE4FD5">
        <w:t xml:space="preserve"> DIABLO’s</w:t>
      </w:r>
      <w:r w:rsidR="0007668A" w:rsidRPr="00EE4FD5">
        <w:t xml:space="preserve"> flexibility and sensitivity to detect subtle differences between repeated designs, and its</w:t>
      </w:r>
      <w:r w:rsidR="00D95078" w:rsidRPr="00EE4FD5">
        <w:t xml:space="preserve"> ability to identify</w:t>
      </w:r>
      <w:r w:rsidR="00224F65" w:rsidRPr="00EE4FD5">
        <w:t xml:space="preserve"> common molecular processes </w:t>
      </w:r>
      <w:r w:rsidR="0007668A" w:rsidRPr="00EE4FD5">
        <w:t>spanning</w:t>
      </w:r>
      <w:r w:rsidR="00224F65" w:rsidRPr="00EE4FD5">
        <w:t xml:space="preserve"> different biological layers</w:t>
      </w:r>
      <w:r w:rsidR="0007668A" w:rsidRPr="00EE4FD5">
        <w:t>. The biological pathways identified</w:t>
      </w:r>
      <w:r w:rsidR="00D95078" w:rsidRPr="00EE4FD5">
        <w:t xml:space="preserve"> suggest</w:t>
      </w:r>
      <w:r w:rsidR="00224F65" w:rsidRPr="00EE4FD5">
        <w:t xml:space="preserve"> a mechanistic link with response to allergen challenge.</w:t>
      </w:r>
      <w:r w:rsidR="00172CF8" w:rsidRPr="00EE4FD5">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3D08F3">
      <w:pPr>
        <w:spacing w:line="480" w:lineRule="auto"/>
      </w:pPr>
      <w:r w:rsidRPr="00EE4FD5">
        <w:rPr>
          <w:b/>
        </w:rPr>
        <w:lastRenderedPageBreak/>
        <w:t>Discussion</w:t>
      </w:r>
    </w:p>
    <w:p w14:paraId="2A146BD1" w14:textId="41AA47A2" w:rsidR="00875E51" w:rsidRPr="00EE4FD5" w:rsidRDefault="00875E51" w:rsidP="00DF23DA">
      <w:pPr>
        <w:widowControl w:val="0"/>
        <w:autoSpaceDE w:val="0"/>
        <w:autoSpaceDN w:val="0"/>
        <w:adjustRightInd w:val="0"/>
        <w:spacing w:line="480" w:lineRule="auto"/>
        <w:jc w:val="both"/>
      </w:pPr>
      <w:bookmarkStart w:id="0" w:name="_GoBack"/>
      <w:bookmarkEnd w:id="0"/>
      <w:r w:rsidRPr="00EE4FD5">
        <w:t xml:space="preserve">DIABLO </w:t>
      </w:r>
      <w:r w:rsidR="003F25A9" w:rsidRPr="00EE4FD5">
        <w:t xml:space="preserve">aims to identify </w:t>
      </w:r>
      <w:r w:rsidRPr="00EE4FD5">
        <w:t xml:space="preserve">coherent patterns between datasets </w:t>
      </w:r>
      <w:r w:rsidR="003D08F3" w:rsidRPr="00EE4FD5">
        <w:t>that change with respect different phenotypes</w:t>
      </w:r>
      <w:r w:rsidRPr="00EE4FD5">
        <w:t>. This purely data-driven, holistic, and hypothesis-free tool can be used to derive robust biomarkers and, ultimately, improve our understanding of the molecular mechanisms that drive disease.</w:t>
      </w:r>
    </w:p>
    <w:p w14:paraId="7FE469A8" w14:textId="7BE246C1" w:rsidR="0074323F" w:rsidRPr="00EE4FD5" w:rsidRDefault="000E4855" w:rsidP="00291255">
      <w:pPr>
        <w:widowControl w:val="0"/>
        <w:autoSpaceDE w:val="0"/>
        <w:autoSpaceDN w:val="0"/>
        <w:adjustRightInd w:val="0"/>
        <w:spacing w:line="480" w:lineRule="auto"/>
        <w:ind w:firstLine="720"/>
        <w:jc w:val="both"/>
      </w:pPr>
      <w:r w:rsidRPr="00EE4FD5">
        <w:t>We found that unsupervised methods identifie</w:t>
      </w:r>
      <w:r w:rsidR="006E491B">
        <w:t xml:space="preserve">d features that formed strong </w:t>
      </w:r>
      <w:r w:rsidRPr="00EE4FD5">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EE4FD5">
        <w:fldChar w:fldCharType="begin"/>
      </w:r>
      <w:r w:rsidRPr="00EE4FD5">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EE4FD5">
        <w:fldChar w:fldCharType="separate"/>
      </w:r>
      <w:r w:rsidRPr="00EE4FD5">
        <w:rPr>
          <w:noProof/>
        </w:rPr>
        <w:t>[31]</w:t>
      </w:r>
      <w:r w:rsidRPr="00EE4FD5">
        <w:fldChar w:fldCharType="end"/>
      </w:r>
      <w:r w:rsidRPr="00EE4FD5">
        <w:t>.</w:t>
      </w:r>
      <w:r w:rsidRPr="00EE4FD5" w:rsidDel="0034708A">
        <w:t xml:space="preserve"> </w:t>
      </w:r>
      <w:r w:rsidRPr="00EE4FD5">
        <w:t>DIABLO controls this trade-off by</w:t>
      </w:r>
      <w:r w:rsidR="009E239A" w:rsidRPr="00EE4FD5">
        <w:t xml:space="preserve"> incorporat</w:t>
      </w:r>
      <w:r w:rsidRPr="00EE4FD5">
        <w:t>ing</w:t>
      </w:r>
      <w:r w:rsidR="00820224" w:rsidRPr="00EE4FD5">
        <w:t xml:space="preserve"> </w:t>
      </w:r>
      <w:r w:rsidR="00820224" w:rsidRPr="00EE4FD5">
        <w:rPr>
          <w:i/>
        </w:rPr>
        <w:t>a priori</w:t>
      </w:r>
      <w:r w:rsidR="00820224" w:rsidRPr="00EE4FD5">
        <w:t xml:space="preserve"> relationships between </w:t>
      </w:r>
      <w:r w:rsidR="00BF2BFA" w:rsidRPr="00EE4FD5">
        <w:t xml:space="preserve">different </w:t>
      </w:r>
      <w:proofErr w:type="spellStart"/>
      <w:r w:rsidR="00BF2BFA" w:rsidRPr="00EE4FD5">
        <w:t>omic</w:t>
      </w:r>
      <w:proofErr w:type="spellEnd"/>
      <w:r w:rsidR="00BF2BFA" w:rsidRPr="00EE4FD5">
        <w:t xml:space="preserve"> </w:t>
      </w:r>
      <w:r w:rsidR="0030459F" w:rsidRPr="00EE4FD5">
        <w:t xml:space="preserve">domains to adequately model dysregulated biological mechanisms between phenotypic conditions. This may explain the superior biological enrichment of the </w:t>
      </w:r>
      <w:proofErr w:type="spellStart"/>
      <w:r w:rsidR="0030459F" w:rsidRPr="00EE4FD5">
        <w:t>DIABLO_full</w:t>
      </w:r>
      <w:proofErr w:type="spellEnd"/>
      <w:r w:rsidR="0030459F" w:rsidRPr="00EE4FD5">
        <w:t xml:space="preserve"> models</w:t>
      </w:r>
      <w:r w:rsidR="00CF1ECB" w:rsidRPr="00EE4FD5">
        <w:t xml:space="preserve"> in our benchmarking experiments where the </w:t>
      </w:r>
      <w:r w:rsidRPr="00EE4FD5">
        <w:t>mRNA</w:t>
      </w:r>
      <w:r w:rsidR="00CF1ECB" w:rsidRPr="00EE4FD5">
        <w:t xml:space="preserve"> and miRNA expression </w:t>
      </w:r>
      <w:r w:rsidR="008E7759" w:rsidRPr="00EE4FD5">
        <w:t>as well as</w:t>
      </w:r>
      <w:r w:rsidR="00CF1ECB" w:rsidRPr="00EE4FD5">
        <w:t xml:space="preserve"> methylation activity were assumed to be </w:t>
      </w:r>
      <w:r w:rsidR="00C443AF" w:rsidRPr="00EE4FD5">
        <w:t>correlated</w:t>
      </w:r>
      <w:r w:rsidR="00E837D4" w:rsidRPr="00EE4FD5">
        <w:t xml:space="preserve"> (</w:t>
      </w:r>
      <w:r w:rsidR="00E837D4" w:rsidRPr="002C63BF">
        <w:rPr>
          <w:b/>
        </w:rPr>
        <w:t>Table 2</w:t>
      </w:r>
      <w:r w:rsidR="00E837D4" w:rsidRPr="00EE4FD5">
        <w:t>)</w:t>
      </w:r>
      <w:r w:rsidR="00CF1ECB" w:rsidRPr="00EE4FD5">
        <w:t xml:space="preserve">. </w:t>
      </w:r>
      <w:r w:rsidR="008E7759" w:rsidRPr="00EE4FD5">
        <w:t xml:space="preserve">Since these </w:t>
      </w:r>
      <w:proofErr w:type="spellStart"/>
      <w:r w:rsidR="008E7759" w:rsidRPr="00EE4FD5">
        <w:t>omic</w:t>
      </w:r>
      <w:proofErr w:type="spellEnd"/>
      <w:r w:rsidR="008E7759" w:rsidRPr="00EE4FD5">
        <w:t xml:space="preserve"> </w:t>
      </w:r>
      <w:r w:rsidR="00C443AF" w:rsidRPr="00EE4FD5">
        <w:t>domains</w:t>
      </w:r>
      <w:r w:rsidR="008E7759" w:rsidRPr="00EE4FD5">
        <w:t xml:space="preserve"> are known to form </w:t>
      </w:r>
      <w:r w:rsidRPr="00EE4FD5">
        <w:t xml:space="preserve">real </w:t>
      </w:r>
      <w:r w:rsidR="008E7759" w:rsidRPr="00EE4FD5">
        <w:t xml:space="preserve">regulatory relationships </w:t>
      </w:r>
      <w:r w:rsidR="00C443AF" w:rsidRPr="00EE4FD5">
        <w:t>in order to</w:t>
      </w:r>
      <w:r w:rsidR="008E7759" w:rsidRPr="00EE4FD5">
        <w:t xml:space="preserve"> control complex biological processes, the</w:t>
      </w:r>
      <w:r w:rsidR="00C443AF" w:rsidRPr="00EE4FD5">
        <w:t>se</w:t>
      </w:r>
      <w:r w:rsidR="008E7759" w:rsidRPr="00EE4FD5">
        <w:t xml:space="preserve"> multi-</w:t>
      </w:r>
      <w:proofErr w:type="spellStart"/>
      <w:r w:rsidR="008E7759" w:rsidRPr="00EE4FD5">
        <w:t>omic</w:t>
      </w:r>
      <w:proofErr w:type="spellEnd"/>
      <w:r w:rsidR="008E7759" w:rsidRPr="00EE4FD5">
        <w:t xml:space="preserve"> biomarker</w:t>
      </w:r>
      <w:r w:rsidR="00C443AF" w:rsidRPr="00EE4FD5">
        <w:t xml:space="preserve"> panels</w:t>
      </w:r>
      <w:r w:rsidR="008E7759" w:rsidRPr="00EE4FD5">
        <w:t xml:space="preserve"> may be capturing this </w:t>
      </w:r>
      <w:r w:rsidR="002C63BF">
        <w:t xml:space="preserve">biological </w:t>
      </w:r>
      <w:r w:rsidR="008E7759" w:rsidRPr="00EE4FD5">
        <w:t xml:space="preserve">complexity. </w:t>
      </w:r>
      <w:r w:rsidR="00E837D4" w:rsidRPr="00EE4FD5">
        <w:t xml:space="preserve">In contrast, these </w:t>
      </w:r>
      <w:r w:rsidR="00C443AF" w:rsidRPr="00EE4FD5">
        <w:t>biomarkers</w:t>
      </w:r>
      <w:r w:rsidR="00E837D4" w:rsidRPr="00EE4FD5">
        <w:t xml:space="preserve"> were not uncovered when no association was assumed between </w:t>
      </w:r>
      <w:proofErr w:type="spellStart"/>
      <w:r w:rsidR="00E837D4" w:rsidRPr="00EE4FD5">
        <w:t>omic</w:t>
      </w:r>
      <w:proofErr w:type="spellEnd"/>
      <w:r w:rsidR="00E837D4" w:rsidRPr="00EE4FD5">
        <w:t xml:space="preserve"> datasets, as in </w:t>
      </w:r>
      <w:r w:rsidR="002C63BF">
        <w:t xml:space="preserve">the </w:t>
      </w:r>
      <w:r w:rsidR="00D93164" w:rsidRPr="00EE4FD5">
        <w:t xml:space="preserve">case of </w:t>
      </w:r>
      <w:r w:rsidR="00E837D4" w:rsidRPr="00EE4FD5">
        <w:t xml:space="preserve">the </w:t>
      </w:r>
      <w:proofErr w:type="spellStart"/>
      <w:r w:rsidR="00E837D4" w:rsidRPr="00EE4FD5">
        <w:t>DIABLO_null</w:t>
      </w:r>
      <w:proofErr w:type="spellEnd"/>
      <w:r w:rsidR="00E837D4" w:rsidRPr="00EE4FD5">
        <w:t xml:space="preserve"> models</w:t>
      </w:r>
      <w:r w:rsidRPr="00EE4FD5">
        <w:t xml:space="preserve"> and existing multi-step integrative strategies</w:t>
      </w:r>
      <w:r w:rsidR="00E837D4" w:rsidRPr="00EE4FD5">
        <w:t xml:space="preserve">. </w:t>
      </w:r>
      <w:r w:rsidR="00291255" w:rsidRPr="00EE4FD5">
        <w:t xml:space="preserve">Therefore, by controlling the trade-off between correlation and discrimination, DIABLO uncovered </w:t>
      </w:r>
      <w:r w:rsidR="00962455" w:rsidRPr="00EE4FD5">
        <w:t xml:space="preserve">novel </w:t>
      </w:r>
      <w:r w:rsidR="00291255" w:rsidRPr="00EE4FD5">
        <w:t>multi-omics biomarkers that have not previously been identified using e</w:t>
      </w:r>
      <w:r w:rsidR="00962455" w:rsidRPr="00EE4FD5">
        <w:t xml:space="preserve">xisting integrative </w:t>
      </w:r>
      <w:r w:rsidR="002C63BF">
        <w:t>strategies</w:t>
      </w:r>
      <w:r w:rsidR="00962455" w:rsidRPr="00EE4FD5">
        <w:t xml:space="preserve">. </w:t>
      </w:r>
      <w:r w:rsidR="001B0D05">
        <w:t>T</w:t>
      </w:r>
      <w:r w:rsidR="00962455" w:rsidRPr="00EE4FD5">
        <w:t xml:space="preserve">hese novel biomarkers were part of densely connected clusters of </w:t>
      </w:r>
      <w:proofErr w:type="spellStart"/>
      <w:r w:rsidR="00962455" w:rsidRPr="00EE4FD5">
        <w:t>omic</w:t>
      </w:r>
      <w:proofErr w:type="spellEnd"/>
      <w:r w:rsidR="00962455" w:rsidRPr="00EE4FD5">
        <w:t xml:space="preserve"> variables which have prior known biological associations</w:t>
      </w:r>
      <w:r w:rsidR="001B0D05">
        <w:t>, further suggesting their potential biological plausibility.</w:t>
      </w:r>
    </w:p>
    <w:p w14:paraId="449ADFE7" w14:textId="509492A0" w:rsidR="00875E51" w:rsidRPr="00EE4FD5" w:rsidRDefault="002662CB" w:rsidP="00875E51">
      <w:pPr>
        <w:pStyle w:val="NormalWeb"/>
        <w:shd w:val="clear" w:color="auto" w:fill="FFFFFF"/>
        <w:spacing w:before="0" w:beforeAutospacing="0" w:after="0" w:afterAutospacing="0" w:line="480" w:lineRule="auto"/>
        <w:jc w:val="both"/>
      </w:pPr>
      <w:r w:rsidRPr="00EE4FD5">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EE4FD5">
        <w:t xml:space="preserve">, </w:t>
      </w:r>
      <w:r w:rsidR="00C60B15" w:rsidRPr="00EE4FD5">
        <w:t>where</w:t>
      </w:r>
      <w:r w:rsidR="0057135C" w:rsidRPr="00EE4FD5">
        <w:t xml:space="preserve"> kernel approaches could be further </w:t>
      </w:r>
      <w:r w:rsidR="00C60B15" w:rsidRPr="00EE4FD5">
        <w:t>explored</w:t>
      </w:r>
      <w:r w:rsidR="002229DB" w:rsidRPr="00EE4FD5">
        <w:t xml:space="preserve"> </w:t>
      </w:r>
      <w:r w:rsidR="002229DB" w:rsidRPr="00EE4FD5">
        <w:fldChar w:fldCharType="begin"/>
      </w:r>
      <w:r w:rsidR="002229DB" w:rsidRPr="00EE4FD5">
        <w:instrText xml:space="preserve"> ADDIN ZOTERO_ITEM CSL_CITATION {"citationID":"a2m5lej8gsa","properties":{"formattedCitation":"[32]","plainCitation":"[32]"},"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EE4FD5">
        <w:fldChar w:fldCharType="separate"/>
      </w:r>
      <w:r w:rsidR="002229DB" w:rsidRPr="00EE4FD5">
        <w:rPr>
          <w:noProof/>
        </w:rPr>
        <w:t>[32]</w:t>
      </w:r>
      <w:r w:rsidR="002229DB" w:rsidRPr="00EE4FD5">
        <w:fldChar w:fldCharType="end"/>
      </w:r>
      <w:r w:rsidRPr="00EE4FD5">
        <w:t xml:space="preserve">. </w:t>
      </w:r>
      <w:r w:rsidR="00C60B15" w:rsidRPr="00EE4FD5">
        <w:t>Selecting the optimal number of variables</w:t>
      </w:r>
      <w:r w:rsidRPr="00EE4FD5">
        <w:t xml:space="preserve"> requires repeated cross-validation to ensure unbiased classification error rate evaluation. A grid approach was deemed reasonable and provided very good performance results, but several </w:t>
      </w:r>
      <w:r w:rsidR="0018216F" w:rsidRPr="00EE4FD5">
        <w:t xml:space="preserve">iterations to refine the grid </w:t>
      </w:r>
      <w:r w:rsidRPr="00EE4FD5">
        <w:t xml:space="preserve">may be required depending on the </w:t>
      </w:r>
      <w:r w:rsidR="0018216F" w:rsidRPr="00EE4FD5">
        <w:t xml:space="preserve">complexity of the classification </w:t>
      </w:r>
      <w:r w:rsidRPr="00EE4FD5">
        <w:t xml:space="preserve">problem. The </w:t>
      </w:r>
      <w:r w:rsidR="00AD0387">
        <w:t xml:space="preserve">grid search </w:t>
      </w:r>
      <w:r w:rsidRPr="00EE4FD5">
        <w:t>algorithm was recently improved</w:t>
      </w:r>
      <w:r w:rsidR="00CD3BB6" w:rsidRPr="00EE4FD5">
        <w:t xml:space="preserve"> </w:t>
      </w:r>
      <w:r w:rsidR="00CD3BB6" w:rsidRPr="00EE4FD5">
        <w:fldChar w:fldCharType="begin"/>
      </w:r>
      <w:r w:rsidR="00854CBE" w:rsidRPr="00EE4FD5">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EE4FD5">
        <w:fldChar w:fldCharType="separate"/>
      </w:r>
      <w:r w:rsidR="00854CBE" w:rsidRPr="00EE4FD5">
        <w:rPr>
          <w:noProof/>
        </w:rPr>
        <w:t>[12]</w:t>
      </w:r>
      <w:r w:rsidR="00CD3BB6" w:rsidRPr="00EE4FD5">
        <w:fldChar w:fldCharType="end"/>
      </w:r>
      <w:r w:rsidR="00CD3BB6" w:rsidRPr="00EE4FD5">
        <w:t xml:space="preserve">, </w:t>
      </w:r>
      <w:r w:rsidRPr="00EE4FD5">
        <w:t>but we advise using a broad filtering strategy to alleviate computational time when dealing with extremely large datasets (</w:t>
      </w:r>
      <w:r w:rsidR="0018216F" w:rsidRPr="00EE4FD5">
        <w:t xml:space="preserve">e.g. </w:t>
      </w:r>
      <w:r w:rsidRPr="00EE4FD5">
        <w:t>&gt; 50,000 features each). DIABLO w</w:t>
      </w:r>
      <w:r w:rsidR="00C60B15" w:rsidRPr="00EE4FD5">
        <w:t xml:space="preserve">as primarily developed for omics-measurements </w:t>
      </w:r>
      <w:r w:rsidRPr="00EE4FD5">
        <w:t xml:space="preserve">on a continuous scale after normalization, and </w:t>
      </w:r>
      <w:r w:rsidR="0057135C" w:rsidRPr="00EE4FD5">
        <w:t xml:space="preserve">further developments are needed for </w:t>
      </w:r>
      <w:r w:rsidR="0018216F" w:rsidRPr="00EE4FD5">
        <w:t>categorical data types, such as</w:t>
      </w:r>
      <w:r w:rsidRPr="00EE4FD5">
        <w:t xml:space="preserve"> genotyp</w:t>
      </w:r>
      <w:r w:rsidR="0018216F" w:rsidRPr="00EE4FD5">
        <w:t>e</w:t>
      </w:r>
      <w:r w:rsidRPr="00EE4FD5">
        <w:t xml:space="preserve"> data</w:t>
      </w:r>
      <w:r w:rsidR="0057135C" w:rsidRPr="00EE4FD5">
        <w:t>, as mentioned in</w:t>
      </w:r>
      <w:r w:rsidR="00854CBE" w:rsidRPr="00EE4FD5">
        <w:t xml:space="preserve"> </w:t>
      </w:r>
      <w:r w:rsidR="00854CBE" w:rsidRPr="00EE4FD5">
        <w:fldChar w:fldCharType="begin"/>
      </w:r>
      <w:r w:rsidR="00854CBE" w:rsidRPr="00EE4FD5">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EE4FD5">
        <w:fldChar w:fldCharType="separate"/>
      </w:r>
      <w:r w:rsidR="00854CBE" w:rsidRPr="00EE4FD5">
        <w:rPr>
          <w:noProof/>
        </w:rPr>
        <w:t>[12]</w:t>
      </w:r>
      <w:r w:rsidR="00854CBE" w:rsidRPr="00EE4FD5">
        <w:fldChar w:fldCharType="end"/>
      </w:r>
      <w:r w:rsidRPr="00EE4FD5">
        <w:t>. Finally, DIABLO</w:t>
      </w:r>
      <w:r w:rsidR="00C60B15" w:rsidRPr="00EE4FD5">
        <w:t>,</w:t>
      </w:r>
      <w:r w:rsidRPr="00EE4FD5">
        <w:t xml:space="preserve"> </w:t>
      </w:r>
      <w:r w:rsidR="00C60B15" w:rsidRPr="00EE4FD5">
        <w:t>like</w:t>
      </w:r>
      <w:r w:rsidR="00FE3312" w:rsidRPr="00EE4FD5">
        <w:t xml:space="preserve"> </w:t>
      </w:r>
      <w:r w:rsidRPr="00EE4FD5">
        <w:t>other method</w:t>
      </w:r>
      <w:r w:rsidR="00834D0E" w:rsidRPr="00EE4FD5">
        <w:t>s</w:t>
      </w:r>
      <w:r w:rsidR="00C60B15" w:rsidRPr="00EE4FD5">
        <w:t xml:space="preserve"> we benchmarked</w:t>
      </w:r>
      <w:r w:rsidR="00F6083F" w:rsidRPr="00EE4FD5">
        <w:t>,</w:t>
      </w:r>
      <w:r w:rsidR="00C60B15" w:rsidRPr="00EE4FD5">
        <w:t xml:space="preserve"> will be affected by </w:t>
      </w:r>
      <w:r w:rsidRPr="00EE4FD5">
        <w:t>technical artifacts of the data, such as batch effects and presence of confounding variables</w:t>
      </w:r>
      <w:r w:rsidR="00FE3312" w:rsidRPr="00EE4FD5">
        <w:t xml:space="preserve"> that may affect downstream integrative analyses. Therefore, we recommend exploratory analyses </w:t>
      </w:r>
      <w:r w:rsidR="00C310B4" w:rsidRPr="00EE4FD5">
        <w:t xml:space="preserve">be carried out in </w:t>
      </w:r>
      <w:r w:rsidR="00FE3312" w:rsidRPr="00EE4FD5">
        <w:t>each single omic</w:t>
      </w:r>
      <w:r w:rsidR="00C60B15" w:rsidRPr="00EE4FD5">
        <w:t>s</w:t>
      </w:r>
      <w:r w:rsidR="00FE3312" w:rsidRPr="00EE4FD5">
        <w:t xml:space="preserve"> dataset to assess the effect</w:t>
      </w:r>
      <w:r w:rsidR="00C310B4" w:rsidRPr="00EE4FD5">
        <w:t xml:space="preserve">, if any, </w:t>
      </w:r>
      <w:r w:rsidR="00FE3312" w:rsidRPr="00EE4FD5">
        <w:t xml:space="preserve">of technical factors and use </w:t>
      </w:r>
      <w:r w:rsidR="00C310B4" w:rsidRPr="00EE4FD5">
        <w:t xml:space="preserve">of </w:t>
      </w:r>
      <w:r w:rsidR="00FE3312" w:rsidRPr="00EE4FD5">
        <w:t xml:space="preserve">batch removal methods prior to the </w:t>
      </w:r>
      <w:r w:rsidR="00C310B4" w:rsidRPr="00EE4FD5">
        <w:t xml:space="preserve">integration </w:t>
      </w:r>
      <w:r w:rsidR="00FE3312" w:rsidRPr="00EE4FD5">
        <w:t xml:space="preserve">analysis </w:t>
      </w:r>
      <w:r w:rsidR="00C60B15" w:rsidRPr="00EE4FD5">
        <w:fldChar w:fldCharType="begin"/>
      </w:r>
      <w:r w:rsidR="003F5EEF" w:rsidRPr="00EE4FD5">
        <w:instrText xml:space="preserve"> ADDIN ZOTERO_ITEM CSL_CITATION {"citationID":"aetrdpaa8","properties":{"formattedCitation":"{\\rtf [33\\uc0\\u8211{}35]}","plainCitation":"[33–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EE4FD5">
        <w:fldChar w:fldCharType="separate"/>
      </w:r>
      <w:r w:rsidR="003F5EEF" w:rsidRPr="00EE4FD5">
        <w:rPr>
          <w:rFonts w:eastAsia="Times New Roman"/>
        </w:rPr>
        <w:t>[33–35]</w:t>
      </w:r>
      <w:r w:rsidR="00C60B15" w:rsidRPr="00EE4FD5">
        <w:fldChar w:fldCharType="end"/>
      </w:r>
      <w:r w:rsidR="00C60B15" w:rsidRPr="00EE4FD5">
        <w:t>.</w:t>
      </w:r>
    </w:p>
    <w:p w14:paraId="554F52C3" w14:textId="77777777" w:rsidR="00875E51" w:rsidRPr="00EE4FD5" w:rsidRDefault="00875E51" w:rsidP="00875E51">
      <w:pPr>
        <w:widowControl w:val="0"/>
        <w:autoSpaceDE w:val="0"/>
        <w:autoSpaceDN w:val="0"/>
        <w:adjustRightInd w:val="0"/>
        <w:spacing w:line="480" w:lineRule="auto"/>
        <w:ind w:firstLine="720"/>
        <w:jc w:val="both"/>
      </w:pPr>
      <w:r w:rsidRPr="00EE4FD5">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EE4FD5">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480B577D" w:rsidR="00450316" w:rsidRPr="00EE4FD5" w:rsidRDefault="00880231" w:rsidP="003F44E9">
      <w:pPr>
        <w:pStyle w:val="NormalWeb"/>
        <w:shd w:val="clear" w:color="auto" w:fill="FFFFFF"/>
        <w:spacing w:before="0" w:beforeAutospacing="0" w:after="0" w:afterAutospacing="0" w:line="480" w:lineRule="auto"/>
        <w:rPr>
          <w:b/>
          <w:color w:val="333333"/>
        </w:rPr>
      </w:pPr>
      <w:r w:rsidRPr="00EE4FD5">
        <w:rPr>
          <w:b/>
          <w:color w:val="333333"/>
        </w:rPr>
        <w:lastRenderedPageBreak/>
        <w:t xml:space="preserve">Online </w:t>
      </w:r>
      <w:r w:rsidR="00F94303" w:rsidRPr="00EE4FD5">
        <w:rPr>
          <w:b/>
          <w:color w:val="333333"/>
        </w:rPr>
        <w:t>Methods</w:t>
      </w:r>
    </w:p>
    <w:p w14:paraId="306EB037" w14:textId="1C9735D3"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 xml:space="preserve">The DIABLO framework is implemented in the </w:t>
      </w:r>
      <w:proofErr w:type="spellStart"/>
      <w:r w:rsidRPr="00EE4FD5">
        <w:t>mix</w:t>
      </w:r>
      <w:r w:rsidR="00E06337" w:rsidRPr="00EE4FD5">
        <w:t>Omics</w:t>
      </w:r>
      <w:proofErr w:type="spellEnd"/>
      <w:r w:rsidRPr="00EE4FD5">
        <w:t xml:space="preserve"> R package</w:t>
      </w:r>
      <w:r w:rsidR="007157C4" w:rsidRPr="00EE4FD5">
        <w:t xml:space="preserve"> </w:t>
      </w:r>
      <w:r w:rsidR="007157C4" w:rsidRPr="00EE4FD5">
        <w:fldChar w:fldCharType="begin"/>
      </w:r>
      <w:r w:rsidR="007157C4" w:rsidRPr="00EE4FD5">
        <w:instrText xml:space="preserve"> ADDIN ZOTERO_ITEM CSL_CITATION {"citationID":"a1dhcpd124d","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C431E9" w:rsidRPr="00EE4FD5">
        <w:t xml:space="preserve">. </w:t>
      </w:r>
      <w:proofErr w:type="spellStart"/>
      <w:r w:rsidR="00C431E9" w:rsidRPr="00EE4FD5">
        <w:t>mix</w:t>
      </w:r>
      <w:r w:rsidR="00E06337" w:rsidRPr="00EE4FD5">
        <w:t>Omics</w:t>
      </w:r>
      <w:proofErr w:type="spellEnd"/>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 xml:space="preserve">.1) and the </w:t>
      </w:r>
      <w:proofErr w:type="spellStart"/>
      <w:r w:rsidRPr="00EE4FD5">
        <w:rPr>
          <w:lang w:val="en-CA"/>
        </w:rPr>
        <w:t>mix</w:t>
      </w:r>
      <w:r w:rsidR="00E06337" w:rsidRPr="00EE4FD5">
        <w:rPr>
          <w:lang w:val="en-CA"/>
        </w:rPr>
        <w:t>Omics</w:t>
      </w:r>
      <w:proofErr w:type="spellEnd"/>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3F44E9">
      <w:pPr>
        <w:spacing w:line="480" w:lineRule="auto"/>
        <w:jc w:val="both"/>
        <w:rPr>
          <w:b/>
        </w:rPr>
      </w:pPr>
      <w:r w:rsidRPr="00EE4FD5">
        <w:rPr>
          <w:b/>
          <w:lang w:val="en-CA"/>
        </w:rPr>
        <w:t>Statistical methods</w:t>
      </w:r>
      <w:r w:rsidR="0001244F" w:rsidRPr="00EE4FD5">
        <w:rPr>
          <w:b/>
          <w:lang w:val="en-CA"/>
        </w:rPr>
        <w:t xml:space="preserve"> and analysis</w:t>
      </w:r>
    </w:p>
    <w:p w14:paraId="10FAF523" w14:textId="3DF26273"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w:t>
      </w:r>
      <w:proofErr w:type="spellStart"/>
      <w:r w:rsidR="00A75F08" w:rsidRPr="00EE4FD5">
        <w:t>sGCCA</w:t>
      </w:r>
      <w:proofErr w:type="spellEnd"/>
      <w:r w:rsidR="00A75F08" w:rsidRPr="00EE4FD5">
        <w:t xml:space="preserve">) </w:t>
      </w:r>
      <w:r w:rsidR="003F5EEF" w:rsidRPr="00EE4FD5">
        <w:fldChar w:fldCharType="begin"/>
      </w:r>
      <w:r w:rsidR="003F5EEF" w:rsidRPr="00EE4FD5">
        <w:instrText xml:space="preserve"> ADDIN ZOTERO_ITEM CSL_CITATION {"citationID":"a1qgmn84epk","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3F5EEF" w:rsidRPr="00EE4FD5">
        <w:rPr>
          <w:noProof/>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proofErr w:type="spellStart"/>
      <w:r w:rsidR="00C471DC" w:rsidRPr="00EE4FD5">
        <w:t>s</w:t>
      </w:r>
      <w:r w:rsidR="00B56FF5" w:rsidRPr="00EE4FD5">
        <w:t>GCCA</w:t>
      </w:r>
      <w:proofErr w:type="spellEnd"/>
      <w:r w:rsidR="00B56FF5" w:rsidRPr="00EE4FD5">
        <w:t xml:space="preserve">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proofErr w:type="spellStart"/>
      <w:r w:rsidR="00C471DC" w:rsidRPr="00EE4FD5">
        <w:t>s</w:t>
      </w:r>
      <w:r w:rsidR="00B56FF5" w:rsidRPr="00EE4FD5">
        <w:t>GCCA</w:t>
      </w:r>
      <w:proofErr w:type="spellEnd"/>
      <w:r w:rsidR="00B56FF5" w:rsidRPr="00EE4FD5">
        <w:t xml:space="preserve">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proofErr w:type="spellStart"/>
      <w:r w:rsidR="00C471DC" w:rsidRPr="00EE4FD5">
        <w:t>s</w:t>
      </w:r>
      <w:r w:rsidR="00B56FF5" w:rsidRPr="00EE4FD5">
        <w:t>GCCA</w:t>
      </w:r>
      <w:proofErr w:type="spellEnd"/>
      <w:r w:rsidR="00B56FF5" w:rsidRPr="00EE4FD5">
        <w:t xml:space="preserve">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proofErr w:type="spellStart"/>
      <w:r w:rsidR="00C471DC" w:rsidRPr="00EE4FD5">
        <w:rPr>
          <w:i/>
        </w:rPr>
        <w:t>s</w:t>
      </w:r>
      <w:r w:rsidR="00336FA1" w:rsidRPr="00EE4FD5">
        <w:rPr>
          <w:i/>
        </w:rPr>
        <w:t>GCCA</w:t>
      </w:r>
      <w:proofErr w:type="spellEnd"/>
      <w:r w:rsidR="00336FA1" w:rsidRPr="00EE4FD5">
        <w:rPr>
          <w:i/>
        </w:rPr>
        <w:t xml:space="preserve">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proofErr w:type="spellStart"/>
      <w:r w:rsidR="00C471DC" w:rsidRPr="00EE4FD5">
        <w:rPr>
          <w:i/>
        </w:rPr>
        <w:t>s</w:t>
      </w:r>
      <w:r w:rsidR="000E1C5F" w:rsidRPr="00EE4FD5">
        <w:rPr>
          <w:i/>
        </w:rPr>
        <w:t>GCCA</w:t>
      </w:r>
      <w:proofErr w:type="spellEnd"/>
      <w:r w:rsidR="000E1C5F" w:rsidRPr="00EE4FD5">
        <w:rPr>
          <w:i/>
        </w:rPr>
        <w:t xml:space="preserve"> framework.</w:t>
      </w:r>
    </w:p>
    <w:p w14:paraId="24004C63" w14:textId="6E594FA6" w:rsidR="00E30D6F" w:rsidRPr="00EE4FD5"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w:t>
      </w:r>
      <w:proofErr w:type="spellStart"/>
      <w:r w:rsidR="00B56FF5" w:rsidRPr="00EE4FD5">
        <w:rPr>
          <w:i/>
        </w:rPr>
        <w:t>p</w:t>
      </w:r>
      <w:r w:rsidR="00B56FF5" w:rsidRPr="00EE4FD5">
        <w:rPr>
          <w:i/>
          <w:vertAlign w:val="subscript"/>
        </w:rPr>
        <w:t>K</w:t>
      </w:r>
      <w:proofErr w:type="spellEnd"/>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proofErr w:type="spellStart"/>
      <w:r w:rsidR="00B56FF5" w:rsidRPr="00EE4FD5">
        <w:rPr>
          <w:i/>
        </w:rPr>
        <w:t>p</w:t>
      </w:r>
      <w:r w:rsidR="00063499" w:rsidRPr="00EE4FD5">
        <w:rPr>
          <w:i/>
          <w:vertAlign w:val="subscript"/>
        </w:rPr>
        <w:t>K</w:t>
      </w:r>
      <w:proofErr w:type="spellEnd"/>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B56FF5" w:rsidRPr="00EE4FD5">
        <w:t xml:space="preserve">, </w:t>
      </w:r>
      <w:proofErr w:type="spellStart"/>
      <w:r w:rsidR="00C471DC" w:rsidRPr="00EE4FD5">
        <w:t>s</w:t>
      </w:r>
      <w:r w:rsidR="00B56FF5" w:rsidRPr="00EE4FD5">
        <w:t>GCCA</w:t>
      </w:r>
      <w:proofErr w:type="spellEnd"/>
      <w:r w:rsidR="00B56FF5" w:rsidRPr="00EE4FD5">
        <w:t xml:space="preserve"> solves</w:t>
      </w:r>
      <w:r w:rsidR="00902E3B" w:rsidRPr="00EE4FD5">
        <w:t xml:space="preserve"> the optimization function:</w:t>
      </w:r>
    </w:p>
    <w:p w14:paraId="041B42E4"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EE4FD5" w:rsidRDefault="00E30D6F" w:rsidP="003F44E9">
      <w:pPr>
        <w:widowControl w:val="0"/>
        <w:tabs>
          <w:tab w:val="left" w:pos="220"/>
          <w:tab w:val="left" w:pos="720"/>
        </w:tabs>
        <w:autoSpaceDE w:val="0"/>
        <w:autoSpaceDN w:val="0"/>
        <w:adjustRightInd w:val="0"/>
        <w:spacing w:line="480" w:lineRule="auto"/>
        <w:jc w:val="both"/>
      </w:pPr>
      <w:r w:rsidRPr="00EE4FD5">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68325"/>
                    </a:xfrm>
                    <a:prstGeom prst="rect">
                      <a:avLst/>
                    </a:prstGeom>
                  </pic:spPr>
                </pic:pic>
              </a:graphicData>
            </a:graphic>
          </wp:inline>
        </w:drawing>
      </w:r>
    </w:p>
    <w:p w14:paraId="0B39B7F8"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5D3E6BBD" w14:textId="6322E4F2"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proofErr w:type="spellStart"/>
      <w:r w:rsidR="00650412" w:rsidRPr="00EE4FD5">
        <w:rPr>
          <w:i/>
          <w:color w:val="000000"/>
        </w:rPr>
        <w:t>c</w:t>
      </w:r>
      <w:r w:rsidR="00650412" w:rsidRPr="00EE4FD5">
        <w:rPr>
          <w:i/>
          <w:color w:val="000000"/>
          <w:vertAlign w:val="subscript"/>
        </w:rPr>
        <w:t>jk</w:t>
      </w:r>
      <w:proofErr w:type="spellEnd"/>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EE4FD5">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EE4FD5">
        <w:rPr>
          <w:i/>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proofErr w:type="spellStart"/>
      <w:r w:rsidR="00BC1B6E" w:rsidRPr="00EE4FD5">
        <w:rPr>
          <w:i/>
          <w:color w:val="000000"/>
        </w:rPr>
        <w:t>c</w:t>
      </w:r>
      <w:r w:rsidR="00BC1B6E" w:rsidRPr="00EE4FD5">
        <w:rPr>
          <w:i/>
          <w:color w:val="000000"/>
          <w:vertAlign w:val="subscript"/>
        </w:rPr>
        <w:t>jk</w:t>
      </w:r>
      <w:proofErr w:type="spellEnd"/>
      <w:r w:rsidR="00BC1B6E" w:rsidRPr="00EE4FD5">
        <w:rPr>
          <w:i/>
          <w:color w:val="000000"/>
          <w:vertAlign w:val="subscript"/>
        </w:rPr>
        <w:t xml:space="preserve">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EE4FD5">
        <w:t xml:space="preserve">, </w:t>
      </w:r>
      <w:proofErr w:type="spellStart"/>
      <w:r w:rsidRPr="00EE4FD5">
        <w:rPr>
          <w:i/>
          <w:color w:val="000000"/>
        </w:rPr>
        <w:t>λ</w:t>
      </w:r>
      <w:r w:rsidRPr="00EE4FD5">
        <w:rPr>
          <w:color w:val="000000"/>
          <w:vertAlign w:val="subscript"/>
        </w:rPr>
        <w:t>k</w:t>
      </w:r>
      <w:proofErr w:type="spellEnd"/>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in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Similar to Lasso </w:t>
      </w:r>
      <w:r w:rsidR="00C14E1A" w:rsidRPr="00EE4FD5">
        <w:rPr>
          <w:color w:val="000000"/>
        </w:rPr>
        <w:fldChar w:fldCharType="begin"/>
      </w:r>
      <w:r w:rsidR="003F5EEF" w:rsidRPr="00EE4FD5">
        <w:rPr>
          <w:color w:val="000000"/>
        </w:rPr>
        <w:instrText xml:space="preserve"> ADDIN ZOTERO_ITEM CSL_CITATION {"citationID":"114vc0sdfb","properties":{"formattedCitation":"[36]","plainCitation":"[36]"},"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3F5EEF" w:rsidRPr="00EE4FD5">
        <w:rPr>
          <w:noProof/>
          <w:color w:val="000000"/>
        </w:rPr>
        <w:t>[36]</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854CBE" w:rsidRPr="00EE4FD5">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854CBE" w:rsidRPr="00EE4FD5">
        <w:rPr>
          <w:noProof/>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BC1B6E" w:rsidRPr="00EE4FD5">
        <w:rPr>
          <w:color w:val="000000"/>
        </w:rPr>
        <w:t>in</w:t>
      </w:r>
      <w:r w:rsidR="00FD2D2E"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1A4C842D"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proofErr w:type="spellStart"/>
      <w:r w:rsidR="00B04E1F" w:rsidRPr="00EE4FD5">
        <w:t>sGCCA</w:t>
      </w:r>
      <w:proofErr w:type="spellEnd"/>
      <w:r w:rsidR="00B04E1F" w:rsidRPr="00EE4FD5">
        <w:t xml:space="preserve">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EE4FD5">
        <w:t xml:space="preserve"> and associated </w:t>
      </w:r>
      <w:r w:rsidR="006E65F8" w:rsidRPr="00EE4FD5">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798198EC"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proofErr w:type="spellStart"/>
      <w:r w:rsidR="00C471DC" w:rsidRPr="00EE4FD5">
        <w:t>s</w:t>
      </w:r>
      <w:r w:rsidRPr="00EE4FD5">
        <w:t>GCCA</w:t>
      </w:r>
      <w:proofErr w:type="spellEnd"/>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854CBE" w:rsidRPr="00EE4FD5">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854CBE" w:rsidRPr="00EE4FD5">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3F44E9">
      <w:pPr>
        <w:spacing w:line="480" w:lineRule="auto"/>
        <w:jc w:val="both"/>
      </w:pPr>
    </w:p>
    <w:p w14:paraId="35659831" w14:textId="2D9EBC85" w:rsidR="00E80881" w:rsidRPr="00EE4FD5" w:rsidRDefault="00E80881" w:rsidP="003F44E9">
      <w:pPr>
        <w:spacing w:line="480" w:lineRule="auto"/>
        <w:jc w:val="both"/>
      </w:pPr>
      <w:r w:rsidRPr="00EE4FD5">
        <w:rPr>
          <w:b/>
          <w:i/>
        </w:rPr>
        <w:t>DIABLO for supervised analysis and prediction.</w:t>
      </w:r>
      <w:r w:rsidRPr="00EE4FD5">
        <w:t xml:space="preserve"> </w:t>
      </w:r>
      <w:r w:rsidR="00316453" w:rsidRPr="00EE4FD5">
        <w:t xml:space="preserve">To extend </w:t>
      </w:r>
      <w:proofErr w:type="spellStart"/>
      <w:r w:rsidR="00316453" w:rsidRPr="00EE4FD5">
        <w:t>sGCCA</w:t>
      </w:r>
      <w:proofErr w:type="spellEnd"/>
      <w:r w:rsidR="00316453" w:rsidRPr="00EE4FD5">
        <w:t xml:space="preserve"> for a </w:t>
      </w:r>
      <w:r w:rsidRPr="00EE4FD5">
        <w:t xml:space="preserve">classification framework, we substitute one </w:t>
      </w:r>
      <w:r w:rsidR="00E06337" w:rsidRPr="00EE4FD5">
        <w:t>omics</w:t>
      </w:r>
      <w:r w:rsidRPr="00EE4FD5">
        <w:t xml:space="preserve"> </w:t>
      </w:r>
      <w:r w:rsidR="001E1EFC" w:rsidRPr="00EE4FD5">
        <w:t>dataset</w:t>
      </w:r>
      <w:r w:rsidRPr="00EE4FD5">
        <w:t xml:space="preserve"> </w:t>
      </w:r>
      <w:proofErr w:type="spellStart"/>
      <w:r w:rsidRPr="00EE4FD5">
        <w:rPr>
          <w:i/>
        </w:rPr>
        <w:t>X</w:t>
      </w:r>
      <w:r w:rsidRPr="00EE4FD5">
        <w:rPr>
          <w:i/>
          <w:vertAlign w:val="subscript"/>
        </w:rPr>
        <w:t>k</w:t>
      </w:r>
      <w:proofErr w:type="spellEnd"/>
      <w:r w:rsidRPr="00EE4FD5">
        <w:t xml:space="preserve"> in (1) with a dummy indicator matrix </w:t>
      </w:r>
      <w:r w:rsidRPr="00EE4FD5">
        <w:rPr>
          <w:i/>
        </w:rPr>
        <w:t>Y</w:t>
      </w:r>
      <w:r w:rsidRPr="00EE4FD5">
        <w:rPr>
          <w:color w:val="000000"/>
        </w:rPr>
        <w:t xml:space="preserve"> of size (</w:t>
      </w:r>
      <w:r w:rsidRPr="00EE4FD5">
        <w:rPr>
          <w:i/>
          <w:color w:val="000000"/>
        </w:rPr>
        <w:t xml:space="preserve">n </w:t>
      </w:r>
      <w:r w:rsidRPr="00EE4FD5">
        <w:rPr>
          <w:color w:val="000000"/>
        </w:rPr>
        <w:t>x</w:t>
      </w:r>
      <w:r w:rsidRPr="00EE4FD5">
        <w:rPr>
          <w:i/>
          <w:color w:val="000000"/>
        </w:rPr>
        <w:t xml:space="preserve"> G</w:t>
      </w:r>
      <w:r w:rsidRPr="00EE4FD5">
        <w:rPr>
          <w:color w:val="000000"/>
        </w:rPr>
        <w:t>)</w:t>
      </w:r>
      <w:r w:rsidRPr="00EE4FD5">
        <w:t xml:space="preserve">, where </w:t>
      </w:r>
      <w:r w:rsidRPr="00EE4FD5">
        <w:rPr>
          <w:i/>
        </w:rPr>
        <w:t>G</w:t>
      </w:r>
      <w:r w:rsidRPr="00EE4FD5">
        <w:t xml:space="preserve"> is the number of phenotype groups </w:t>
      </w:r>
      <w:r w:rsidR="004A4121" w:rsidRPr="00EE4FD5">
        <w:t xml:space="preserve">that </w:t>
      </w:r>
      <w:r w:rsidRPr="00EE4FD5">
        <w:t xml:space="preserve">indicate the class membership of each sample. In </w:t>
      </w:r>
      <w:r w:rsidR="00B17EC2" w:rsidRPr="00EE4FD5">
        <w:t>addition,</w:t>
      </w:r>
      <w:r w:rsidRPr="00EE4FD5">
        <w:t xml:space="preserve"> and for easier use of the method, </w:t>
      </w:r>
      <w:r w:rsidR="00BC1B6E" w:rsidRPr="00EE4FD5">
        <w:t xml:space="preserve">we replaced the </w:t>
      </w:r>
      <w:r w:rsidRPr="00EE4FD5">
        <w:rPr>
          <w:rFonts w:eastAsia="Xingkai SC Light"/>
        </w:rPr>
        <w:t>l</w:t>
      </w:r>
      <w:r w:rsidRPr="00EE4FD5">
        <w:rPr>
          <w:vertAlign w:val="subscript"/>
        </w:rPr>
        <w:t xml:space="preserve">1 </w:t>
      </w:r>
      <w:r w:rsidRPr="00EE4FD5">
        <w:t xml:space="preserve">penalty parameter </w:t>
      </w:r>
      <w:proofErr w:type="spellStart"/>
      <w:r w:rsidRPr="00EE4FD5">
        <w:rPr>
          <w:i/>
          <w:color w:val="000000"/>
        </w:rPr>
        <w:t>λ</w:t>
      </w:r>
      <w:r w:rsidRPr="00EE4FD5">
        <w:rPr>
          <w:color w:val="000000"/>
          <w:vertAlign w:val="subscript"/>
        </w:rPr>
        <w:t>k</w:t>
      </w:r>
      <w:proofErr w:type="spellEnd"/>
      <w:r w:rsidRPr="00EE4FD5">
        <w:t xml:space="preserve"> by the number of variables to select in each </w:t>
      </w:r>
      <w:r w:rsidR="001E1EFC" w:rsidRPr="00EE4FD5">
        <w:t>dataset</w:t>
      </w:r>
      <w:r w:rsidRPr="00EE4FD5">
        <w:t xml:space="preserve"> and each component, as there is a direct correspondence between both parameters.</w:t>
      </w:r>
    </w:p>
    <w:p w14:paraId="473364F3" w14:textId="5C7A6CBC" w:rsidR="00E80881" w:rsidRPr="00EE4FD5" w:rsidRDefault="005B55F5" w:rsidP="003F44E9">
      <w:pPr>
        <w:spacing w:line="480" w:lineRule="auto"/>
        <w:ind w:firstLine="720"/>
        <w:jc w:val="both"/>
      </w:pPr>
      <w:r w:rsidRPr="00EE4FD5">
        <w:rPr>
          <w:color w:val="000000"/>
        </w:rPr>
        <w:t xml:space="preserve">Denote a new sample </w:t>
      </w:r>
      <w:proofErr w:type="spellStart"/>
      <w:r w:rsidRPr="00EE4FD5">
        <w:rPr>
          <w:i/>
          <w:lang w:val="en-CA"/>
        </w:rPr>
        <w:t>i</w:t>
      </w:r>
      <w:proofErr w:type="spellEnd"/>
      <w:r w:rsidRPr="00EE4FD5">
        <w:rPr>
          <w:i/>
          <w:lang w:val="en-CA"/>
        </w:rPr>
        <w:t xml:space="preserve"> </w:t>
      </w:r>
      <w:r w:rsidRPr="00EE4FD5">
        <w:rPr>
          <w:lang w:val="en-CA"/>
        </w:rPr>
        <w:t>which is measured across the different types of omics datasets</w:t>
      </w:r>
      <w:r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EE4FD5">
        <w:rPr>
          <w:lang w:val="en-CA"/>
        </w:rPr>
        <w:t xml:space="preserve"> </w:t>
      </w:r>
      <w:r w:rsidRPr="00EE4FD5">
        <w:rPr>
          <w:color w:val="000000"/>
        </w:rPr>
        <w:t xml:space="preserve">its </w:t>
      </w:r>
      <w:r w:rsidR="00E80881" w:rsidRPr="00EE4FD5">
        <w:rPr>
          <w:lang w:val="en-CA"/>
        </w:rPr>
        <w:t xml:space="preserve">class membership is predicted </w:t>
      </w:r>
      <w:r w:rsidRPr="00EE4FD5">
        <w:rPr>
          <w:lang w:val="en-CA"/>
        </w:rPr>
        <w:t xml:space="preserve">by </w:t>
      </w:r>
      <w:r w:rsidR="00E80881" w:rsidRPr="00EE4FD5">
        <w:rPr>
          <w:lang w:val="en-CA"/>
        </w:rPr>
        <w:t xml:space="preserve">the fitted </w:t>
      </w:r>
      <w:proofErr w:type="spellStart"/>
      <w:r w:rsidR="00E80881" w:rsidRPr="00EE4FD5">
        <w:rPr>
          <w:lang w:val="en-CA"/>
        </w:rPr>
        <w:t>sGCCA</w:t>
      </w:r>
      <w:proofErr w:type="spellEnd"/>
      <w:r w:rsidR="00E80881" w:rsidRPr="00EE4FD5">
        <w:rPr>
          <w:lang w:val="en-CA"/>
        </w:rPr>
        <w:t xml:space="preserve">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EE4FD5">
        <w:rPr>
          <w:lang w:val="en-CA"/>
        </w:rPr>
        <w:t xml:space="preserve">. The predicted class of sample </w:t>
      </w:r>
      <w:proofErr w:type="spellStart"/>
      <w:r w:rsidRPr="00EE4FD5">
        <w:rPr>
          <w:i/>
          <w:lang w:val="en-CA"/>
        </w:rPr>
        <w:t>i</w:t>
      </w:r>
      <w:proofErr w:type="spellEnd"/>
      <w:r w:rsidRPr="00EE4FD5">
        <w:rPr>
          <w:lang w:val="en-CA"/>
        </w:rPr>
        <w:t xml:space="preserve"> for each dataset is obtained from the predicted score </w:t>
      </w:r>
      <w:r w:rsidR="00E80881" w:rsidRPr="00EE4FD5">
        <w:rPr>
          <w:lang w:val="en-CA"/>
        </w:rPr>
        <w:t xml:space="preserve">using </w:t>
      </w:r>
      <w:r w:rsidRPr="00EE4FD5">
        <w:rPr>
          <w:lang w:val="en-CA"/>
        </w:rPr>
        <w:t>one of the</w:t>
      </w:r>
      <w:r w:rsidR="00E80881" w:rsidRPr="00EE4FD5">
        <w:rPr>
          <w:lang w:val="en-CA"/>
        </w:rPr>
        <w:t xml:space="preserve"> distance</w:t>
      </w:r>
      <w:r w:rsidRPr="00EE4FD5">
        <w:rPr>
          <w:lang w:val="en-CA"/>
        </w:rPr>
        <w:t>s</w:t>
      </w:r>
      <w:r w:rsidR="00E80881" w:rsidRPr="00EE4FD5">
        <w:rPr>
          <w:lang w:val="en-CA"/>
        </w:rPr>
        <w:t xml:space="preserve"> Maximum, Centroids or </w:t>
      </w:r>
      <w:proofErr w:type="spellStart"/>
      <w:r w:rsidR="00E80881" w:rsidRPr="00EE4FD5">
        <w:rPr>
          <w:lang w:val="en-CA"/>
        </w:rPr>
        <w:t>Mahalanobis</w:t>
      </w:r>
      <w:proofErr w:type="spellEnd"/>
      <w:r w:rsidR="00EA2703" w:rsidRPr="00EE4FD5">
        <w:rPr>
          <w:lang w:val="en-CA"/>
        </w:rPr>
        <w:t xml:space="preserve"> </w:t>
      </w:r>
      <w:r w:rsidR="00E80881" w:rsidRPr="00EE4FD5">
        <w:rPr>
          <w:lang w:val="en-CA"/>
        </w:rPr>
        <w:fldChar w:fldCharType="begin"/>
      </w:r>
      <w:r w:rsidR="003F5EEF" w:rsidRPr="00EE4FD5">
        <w:rPr>
          <w:lang w:val="en-CA"/>
        </w:rPr>
        <w:instrText xml:space="preserve"> ADDIN ZOTERO_ITEM CSL_CITATION {"citationID":"uqOTW5po","properties":{"formattedCitation":"[37]","plainCitation":"[37]"},"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3F5EEF" w:rsidRPr="00EE4FD5">
        <w:rPr>
          <w:rFonts w:eastAsia="Times New Roman"/>
        </w:rPr>
        <w:t>[37]</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8B520E" w:rsidRPr="00EE4FD5">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8B520E" w:rsidRPr="00EE4FD5">
        <w:rPr>
          <w:noProof/>
          <w:color w:val="000000"/>
        </w:rPr>
        <w:t>[12]</w:t>
      </w:r>
      <w:r w:rsidR="008B520E" w:rsidRPr="00EE4FD5">
        <w:rPr>
          <w:color w:val="000000"/>
        </w:rPr>
        <w:fldChar w:fldCharType="end"/>
      </w:r>
      <w:r w:rsidR="00E80881" w:rsidRPr="00EE4FD5">
        <w:rPr>
          <w:lang w:val="en-CA"/>
        </w:rPr>
        <w:t xml:space="preserve">. </w:t>
      </w:r>
      <w:r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Pr="00EE4FD5">
        <w:rPr>
          <w:lang w:val="en-CA"/>
        </w:rPr>
        <w:t>,</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Pr="00EE4FD5">
        <w:t>‘average prediction’ scheme</w:t>
      </w:r>
      <w:r w:rsidRPr="00EE4FD5" w:rsidDel="005B55F5">
        <w:t xml:space="preserve"> </w:t>
      </w:r>
      <w:r w:rsidR="00E80881" w:rsidRPr="00EE4FD5">
        <w:t>). In case of ties in the majority vote scheme, ‘NA’ is allocated as a prediction</w:t>
      </w:r>
      <w:r w:rsidRPr="00EE4FD5">
        <w:t xml:space="preserve"> but is counted as a misclassification error during the performance </w:t>
      </w:r>
      <w:r w:rsidR="00CB364B" w:rsidRPr="00EE4FD5">
        <w:t>evaluation</w:t>
      </w:r>
      <w:r w:rsidR="00E80881" w:rsidRPr="00EE4FD5">
        <w:t xml:space="preserve">. </w:t>
      </w:r>
      <w:r w:rsidRPr="00EE4FD5">
        <w:t xml:space="preserve">As </w:t>
      </w:r>
      <w:r w:rsidR="00E80881" w:rsidRPr="00EE4FD5">
        <w:t xml:space="preserve">the class prediction relies on 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Pr="00EE4FD5">
        <w:t>, as illustrated in the Breast Cancer case study</w:t>
      </w:r>
      <w:r w:rsidR="00E80881" w:rsidRPr="00EE4FD5">
        <w:t xml:space="preserve">. </w:t>
      </w:r>
      <w:r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8B520E" w:rsidRPr="00EE4FD5">
        <w:t xml:space="preserve">(see </w:t>
      </w:r>
      <w:r w:rsidR="008B520E" w:rsidRPr="00EE4FD5">
        <w:fldChar w:fldCharType="begin"/>
      </w:r>
      <w:r w:rsidR="008B520E" w:rsidRPr="00EE4FD5">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8B520E" w:rsidRPr="00EE4FD5">
        <w:rPr>
          <w:noProof/>
        </w:rPr>
        <w:t>[12]</w:t>
      </w:r>
      <w:r w:rsidR="008B520E" w:rsidRPr="00EE4FD5">
        <w:fldChar w:fldCharType="end"/>
      </w:r>
      <w:r w:rsidR="008B520E" w:rsidRPr="00EE4FD5">
        <w:t xml:space="preserve"> 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lastRenderedPageBreak/>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w:t>
      </w:r>
      <w:proofErr w:type="spellStart"/>
      <w:r w:rsidR="007465F5" w:rsidRPr="00EE4FD5">
        <w:rPr>
          <w:color w:val="000000"/>
        </w:rPr>
        <w:t>DIABLO_null</w:t>
      </w:r>
      <w:proofErr w:type="spellEnd"/>
      <w:r w:rsidR="007465F5" w:rsidRPr="00EE4FD5">
        <w:rPr>
          <w:color w:val="000000"/>
        </w:rPr>
        <w:t>)</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w:t>
      </w:r>
      <w:proofErr w:type="spellStart"/>
      <w:r w:rsidR="007465F5" w:rsidRPr="00EE4FD5">
        <w:rPr>
          <w:color w:val="000000"/>
        </w:rPr>
        <w:t>DIABLO_full</w:t>
      </w:r>
      <w:proofErr w:type="spellEnd"/>
      <w:r w:rsidR="007465F5" w:rsidRPr="00EE4FD5">
        <w:rPr>
          <w:color w:val="000000"/>
        </w:rPr>
        <w:t>)</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77C6E8FE" w14:textId="7F82C50C"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proposed method (see below</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A764FA" w:rsidRPr="00EE4FD5">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A764FA" w:rsidRPr="00EE4FD5">
        <w:rPr>
          <w:noProof/>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61B620B1"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phenotype outcome </w:t>
      </w:r>
      <w:r w:rsidRPr="00EE4FD5">
        <w:rPr>
          <w:i/>
        </w:rPr>
        <w:t xml:space="preserve">Y </w:t>
      </w:r>
      <w:r w:rsidRPr="00EE4FD5">
        <w:t xml:space="preserve">is a factor indicating the class membership of each sample. The R function in </w:t>
      </w:r>
      <w:proofErr w:type="spellStart"/>
      <w:r w:rsidRPr="00EE4FD5">
        <w:t>mix</w:t>
      </w:r>
      <w:r w:rsidR="00E06337" w:rsidRPr="00EE4FD5">
        <w:t>Omics</w:t>
      </w:r>
      <w:proofErr w:type="spellEnd"/>
      <w:r w:rsidRPr="00EE4FD5">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EE4FD5" w:rsidRDefault="00111339" w:rsidP="003F44E9">
      <w:pPr>
        <w:spacing w:line="480" w:lineRule="auto"/>
        <w:jc w:val="both"/>
      </w:pPr>
    </w:p>
    <w:p w14:paraId="0AFC4F01" w14:textId="77777777" w:rsidR="007A6538" w:rsidRPr="00EE4FD5" w:rsidRDefault="00E80881" w:rsidP="003F44E9">
      <w:pPr>
        <w:spacing w:line="480" w:lineRule="auto"/>
        <w:jc w:val="both"/>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lastRenderedPageBreak/>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w:t>
      </w:r>
      <w:proofErr w:type="spellStart"/>
      <w:r w:rsidR="00E606B8" w:rsidRPr="00EE4FD5">
        <w:t>mix</w:t>
      </w:r>
      <w:r w:rsidR="00E06337" w:rsidRPr="00EE4FD5">
        <w:t>Omics</w:t>
      </w:r>
      <w:proofErr w:type="spellEnd"/>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3AE48F6F"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854CBE" w:rsidRPr="00EE4FD5">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854CBE" w:rsidRPr="00EE4FD5">
        <w:rPr>
          <w:noProof/>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79D98D23" w:rsidR="00E80881" w:rsidRPr="00EE4FD5" w:rsidRDefault="00E80881" w:rsidP="00DC1CE2">
      <w:pPr>
        <w:spacing w:line="480" w:lineRule="auto"/>
        <w:ind w:firstLine="720"/>
        <w:jc w:val="both"/>
      </w:pPr>
      <w:r w:rsidRPr="00EE4FD5">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fold cross-validation repeated 50 times to evaluate the performance of the model over a grid of different possible values of variables to select</w:t>
      </w:r>
      <w:r w:rsidR="00177E13" w:rsidRPr="00EE4FD5">
        <w:t xml:space="preserve"> (</w:t>
      </w:r>
      <w:r w:rsidR="00177E13" w:rsidRPr="00EE4FD5">
        <w:rPr>
          <w:b/>
        </w:rPr>
        <w:t>Supplementary Fig. 8</w:t>
      </w:r>
      <w:r w:rsidR="00177E13" w:rsidRPr="00EE4FD5">
        <w:t>)</w:t>
      </w:r>
      <w:r w:rsidRPr="00EE4FD5">
        <w:t xml:space="preserve">. The performance of the model for a given set of parameters (including number of component and number of variables to select) was based on the balanced classification error rate using majority vote or 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 xml:space="preserve">a small number of </w:t>
      </w:r>
      <w:r w:rsidR="0044244E" w:rsidRPr="00EE4FD5">
        <w:lastRenderedPageBreak/>
        <w:t>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 xml:space="preserve">in </w:t>
      </w:r>
      <w:proofErr w:type="spellStart"/>
      <w:r w:rsidR="009B1F2D" w:rsidRPr="00EE4FD5">
        <w:t>mix</w:t>
      </w:r>
      <w:r w:rsidR="00E06337" w:rsidRPr="00EE4FD5">
        <w:t>Omics</w:t>
      </w:r>
      <w:proofErr w:type="spellEnd"/>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average of the components from each dataset. </w:t>
      </w:r>
      <w:r w:rsidR="009D5BBE">
        <w:t xml:space="preserve">Omics specific samples plots can also be obtained by plotting components associated to each data set. </w:t>
      </w:r>
      <w:r w:rsidR="00502EE9" w:rsidRPr="00EE4FD5">
        <w:t xml:space="preserve">The sample plot </w:t>
      </w:r>
      <w:proofErr w:type="gramStart"/>
      <w:r w:rsidR="009D5BBE">
        <w:t>are</w:t>
      </w:r>
      <w:proofErr w:type="gramEnd"/>
      <w:r w:rsidR="009D5BBE">
        <w:t xml:space="preserv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be </w:t>
      </w:r>
      <w:r w:rsidR="00DC1CE2" w:rsidRPr="00EE4FD5">
        <w:t>visualized</w:t>
      </w:r>
      <w:r w:rsidR="008511FC" w:rsidRPr="00EE4FD5">
        <w:t>.</w:t>
      </w:r>
    </w:p>
    <w:p w14:paraId="7187EE96" w14:textId="5DFB8D3E"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proofErr w:type="spellStart"/>
      <w:r w:rsidR="00731BEC" w:rsidRPr="00EE4FD5">
        <w:t>circos</w:t>
      </w:r>
      <w:proofErr w:type="spellEnd"/>
      <w:r w:rsidR="00731BEC" w:rsidRPr="00EE4FD5">
        <w:t xml:space="preserve">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3F5EEF" w:rsidRPr="00EE4FD5">
        <w:instrText xml:space="preserve"> ADDIN ZOTERO_ITEM CSL_CITATION {"citationID":"2jo40ih0la","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3F5EEF" w:rsidRPr="00EE4FD5">
        <w:rPr>
          <w:noProof/>
        </w:rPr>
        <w:t>[38]</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 xml:space="preserve">number of components in the </w:t>
      </w:r>
      <w:r w:rsidR="007059B7" w:rsidRPr="00EE4FD5">
        <w:lastRenderedPageBreak/>
        <w:t>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w:t>
      </w:r>
      <w:proofErr w:type="spellStart"/>
      <w:r w:rsidR="00D55E51" w:rsidRPr="00EE4FD5">
        <w:t>circos</w:t>
      </w:r>
      <w:proofErr w:type="spellEnd"/>
      <w:r w:rsidR="00D55E51" w:rsidRPr="00EE4FD5">
        <w:t xml:space="preserve">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74E3CBC0"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3F5EEF" w:rsidRPr="00EE4FD5">
        <w:instrText xml:space="preserve"> ADDIN ZOTERO_ITEM CSL_CITATION {"citationID":"1mii3v3888","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3F5EEF" w:rsidRPr="00EE4FD5">
        <w:rPr>
          <w:noProof/>
        </w:rPr>
        <w:t>[38]</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3F44E9">
      <w:pPr>
        <w:spacing w:line="480" w:lineRule="auto"/>
        <w:jc w:val="both"/>
        <w:rPr>
          <w:b/>
          <w:lang w:val="en-CA"/>
        </w:rPr>
      </w:pPr>
      <w:r w:rsidRPr="00EE4FD5">
        <w:rPr>
          <w:b/>
          <w:lang w:val="en-CA"/>
        </w:rPr>
        <w:t>Gene-set enrichment analyses</w:t>
      </w:r>
    </w:p>
    <w:p w14:paraId="37EC3676" w14:textId="21373064"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3F5EEF" w:rsidRPr="00EE4FD5">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3F5EEF" w:rsidRPr="00EE4FD5">
        <w:rPr>
          <w:noProof/>
        </w:rPr>
        <w:t>[39]</w:t>
      </w:r>
      <w:r w:rsidR="00492A66" w:rsidRPr="00EE4FD5">
        <w:fldChar w:fldCharType="end"/>
      </w:r>
      <w:r w:rsidR="00523342" w:rsidRPr="00EE4FD5">
        <w:t xml:space="preserve">: </w:t>
      </w:r>
      <w:r w:rsidR="00DB606F" w:rsidRPr="00EE4FD5">
        <w:rPr>
          <w:rFonts w:eastAsia="Times New Roman"/>
          <w:color w:val="333333"/>
        </w:rPr>
        <w:t xml:space="preserve">C1 - positional gene sets for each human chromosome and cytogenetic band. C2 – curated gene sets (Pathway Interaction DB [PID], </w:t>
      </w:r>
      <w:proofErr w:type="spellStart"/>
      <w:r w:rsidR="00DB606F" w:rsidRPr="00EE4FD5">
        <w:rPr>
          <w:rFonts w:eastAsia="Times New Roman"/>
          <w:color w:val="333333"/>
        </w:rPr>
        <w:t>Biocarta</w:t>
      </w:r>
      <w:proofErr w:type="spellEnd"/>
      <w:r w:rsidR="00DB606F" w:rsidRPr="00EE4FD5">
        <w:rPr>
          <w:rFonts w:eastAsia="Times New Roman"/>
          <w:color w:val="333333"/>
        </w:rPr>
        <w:t xml:space="preserve"> [BIOCARTA], Kyoto Encyclopedia of Genes and Genomes [KEGG], </w:t>
      </w:r>
      <w:proofErr w:type="spellStart"/>
      <w:r w:rsidR="00DB606F" w:rsidRPr="00EE4FD5">
        <w:rPr>
          <w:rFonts w:eastAsia="Times New Roman"/>
          <w:color w:val="333333"/>
        </w:rPr>
        <w:t>Reactome</w:t>
      </w:r>
      <w:proofErr w:type="spellEnd"/>
      <w:r w:rsidR="00DB606F" w:rsidRPr="00EE4FD5">
        <w:rPr>
          <w:rFonts w:eastAsia="Times New Roman"/>
          <w:color w:val="333333"/>
        </w:rPr>
        <w:t xml:space="preserve"> [REACTOME], and others), C3 - motif gene sets based on conserved cis-regulatory motifs from a comparative analysis of the human, mouse, rat, and dog genomes. C4 – computational gene sets (from the Cancer Gene </w:t>
      </w:r>
      <w:proofErr w:type="spellStart"/>
      <w:r w:rsidR="00DB606F" w:rsidRPr="00EE4FD5">
        <w:rPr>
          <w:rFonts w:eastAsia="Times New Roman"/>
          <w:color w:val="333333"/>
        </w:rPr>
        <w:t>Neighbourhoods</w:t>
      </w:r>
      <w:proofErr w:type="spellEnd"/>
      <w:r w:rsidR="00DB606F" w:rsidRPr="00EE4FD5">
        <w:rPr>
          <w:rFonts w:eastAsia="Times New Roman"/>
          <w:color w:val="333333"/>
        </w:rPr>
        <w:t xml:space="preserve"> [CGN] and Cancer Modules [CM] – citation available vi</w:t>
      </w:r>
      <w:r w:rsidR="001160C2" w:rsidRPr="00EE4FD5">
        <w:rPr>
          <w:rFonts w:eastAsia="Times New Roman"/>
          <w:color w:val="333333"/>
        </w:rPr>
        <w:t xml:space="preserve">a the </w:t>
      </w:r>
      <w:proofErr w:type="spellStart"/>
      <w:r w:rsidR="001160C2" w:rsidRPr="00EE4FD5">
        <w:rPr>
          <w:rFonts w:eastAsia="Times New Roman"/>
          <w:color w:val="333333"/>
        </w:rPr>
        <w:t>MolSigDB</w:t>
      </w:r>
      <w:proofErr w:type="spellEnd"/>
      <w:r w:rsidR="001160C2" w:rsidRPr="00EE4FD5">
        <w:rPr>
          <w:rFonts w:eastAsia="Times New Roman"/>
          <w:color w:val="333333"/>
        </w:rPr>
        <w:t xml:space="preserve"> </w:t>
      </w:r>
      <w:r w:rsidR="001160C2" w:rsidRPr="00EE4FD5">
        <w:rPr>
          <w:rFonts w:eastAsia="Times New Roman"/>
          <w:color w:val="333333"/>
        </w:rPr>
        <w:fldChar w:fldCharType="begin"/>
      </w:r>
      <w:r w:rsidR="001160C2" w:rsidRPr="00EE4FD5">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1160C2" w:rsidRPr="00EE4FD5">
        <w:rPr>
          <w:rFonts w:eastAsia="Times New Roman"/>
          <w:noProof/>
          <w:color w:val="333333"/>
        </w:rPr>
        <w:t>[23]</w:t>
      </w:r>
      <w:r w:rsidR="001160C2" w:rsidRPr="00EE4FD5">
        <w:rPr>
          <w:rFonts w:eastAsia="Times New Roman"/>
          <w:color w:val="333333"/>
        </w:rPr>
        <w:fldChar w:fldCharType="end"/>
      </w:r>
      <w:r w:rsidR="00DB606F" w:rsidRPr="00EE4FD5">
        <w:rPr>
          <w:rFonts w:eastAsia="Times New Roman"/>
          <w:color w:val="333333"/>
        </w:rPr>
        <w:t xml:space="preserve">. C5 - GO gene sets consist of genes annotated by the same GO terms. C6 – </w:t>
      </w:r>
      <w:proofErr w:type="spellStart"/>
      <w:r w:rsidR="00DB606F" w:rsidRPr="00EE4FD5">
        <w:rPr>
          <w:rFonts w:eastAsia="Times New Roman"/>
          <w:color w:val="333333"/>
        </w:rPr>
        <w:lastRenderedPageBreak/>
        <w:t>ontologic</w:t>
      </w:r>
      <w:proofErr w:type="spellEnd"/>
      <w:r w:rsidR="00DB606F" w:rsidRPr="00EE4FD5">
        <w:rPr>
          <w:rFonts w:eastAsia="Times New Roman"/>
          <w:color w:val="333333"/>
        </w:rPr>
        <w:t xml:space="preserve">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w:t>
      </w:r>
      <w:proofErr w:type="spellStart"/>
      <w:r w:rsidR="00DB606F" w:rsidRPr="00EE4FD5">
        <w:rPr>
          <w:rFonts w:eastAsia="Times New Roman"/>
          <w:color w:val="333333"/>
        </w:rPr>
        <w:t>MSigDB</w:t>
      </w:r>
      <w:proofErr w:type="spellEnd"/>
      <w:r w:rsidR="00DB606F" w:rsidRPr="00EE4FD5">
        <w:rPr>
          <w:rFonts w:eastAsia="Times New Roman"/>
          <w:color w:val="333333"/>
        </w:rPr>
        <w:t xml:space="preserve">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3F5EEF" w:rsidRPr="00EE4FD5">
        <w:rPr>
          <w:rFonts w:eastAsia="Times New Roman"/>
          <w:color w:val="333333"/>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3F5EEF" w:rsidRPr="00EE4FD5">
        <w:rPr>
          <w:rFonts w:eastAsia="Times New Roman"/>
          <w:noProof/>
          <w:color w:val="333333"/>
        </w:rPr>
        <w:t>[40]</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3F5EEF" w:rsidRPr="00EE4FD5">
        <w:rPr>
          <w:rFonts w:eastAsia="Times New Roman"/>
          <w:color w:val="333333"/>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3F5EEF" w:rsidRPr="00EE4FD5">
        <w:rPr>
          <w:rFonts w:eastAsia="Times New Roman"/>
          <w:noProof/>
          <w:color w:val="333333"/>
        </w:rPr>
        <w:t>[41]</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65D4F517"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proofErr w:type="spellStart"/>
      <w:r w:rsidR="007B0DA8" w:rsidRPr="00EE4FD5">
        <w:rPr>
          <w:color w:val="333333"/>
        </w:rPr>
        <w:t>Eigengene</w:t>
      </w:r>
      <w:proofErr w:type="spellEnd"/>
      <w:r w:rsidR="007B0DA8" w:rsidRPr="00EE4FD5">
        <w:rPr>
          <w:color w:val="333333"/>
        </w:rPr>
        <w:t xml:space="preserv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t>genes in the module</w:t>
      </w:r>
      <w:r w:rsidR="00401B9A" w:rsidRPr="00EE4FD5">
        <w:rPr>
          <w:color w:val="333333"/>
        </w:rPr>
        <w:t xml:space="preserve"> </w:t>
      </w:r>
      <w:r w:rsidR="00401B9A" w:rsidRPr="00EE4FD5">
        <w:rPr>
          <w:color w:val="333333"/>
        </w:rPr>
        <w:fldChar w:fldCharType="begin"/>
      </w:r>
      <w:r w:rsidR="00854CBE" w:rsidRPr="00EE4FD5">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854CBE" w:rsidRPr="00EE4FD5">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 xml:space="preserve">using </w:t>
      </w:r>
      <w:proofErr w:type="spellStart"/>
      <w:r w:rsidR="00401B9A" w:rsidRPr="00EE4FD5">
        <w:rPr>
          <w:color w:val="333333"/>
        </w:rPr>
        <w:t>eigengene</w:t>
      </w:r>
      <w:proofErr w:type="spellEnd"/>
      <w:r w:rsidR="00401B9A" w:rsidRPr="00EE4FD5">
        <w:rPr>
          <w:color w:val="333333"/>
        </w:rPr>
        <w:t xml:space="preserve"> summarization.</w:t>
      </w:r>
    </w:p>
    <w:p w14:paraId="74C3FBEF" w14:textId="77777777" w:rsidR="00A14F4F" w:rsidRPr="00EE4FD5" w:rsidRDefault="00A14F4F" w:rsidP="009F4F06">
      <w:pPr>
        <w:spacing w:line="480" w:lineRule="auto"/>
        <w:jc w:val="both"/>
        <w:rPr>
          <w:color w:val="333333"/>
        </w:rPr>
      </w:pPr>
    </w:p>
    <w:p w14:paraId="0AE5672F" w14:textId="31A32FB9"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proofErr w:type="spellStart"/>
      <w:r w:rsidR="008D3FD6" w:rsidRPr="00EE4FD5">
        <w:rPr>
          <w:i/>
          <w:color w:val="333333"/>
        </w:rPr>
        <w:t>X</w:t>
      </w:r>
      <w:r w:rsidR="008D3FD6" w:rsidRPr="00EE4FD5">
        <w:rPr>
          <w:i/>
          <w:color w:val="333333"/>
          <w:vertAlign w:val="subscript"/>
        </w:rPr>
        <w:t>w</w:t>
      </w:r>
      <w:proofErr w:type="spellEnd"/>
      <w:r w:rsidR="008D3FD6" w:rsidRPr="00EE4FD5">
        <w:rPr>
          <w:color w:val="333333"/>
        </w:rPr>
        <w:t>) and the between subject variation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3F5EEF" w:rsidRPr="00EE4FD5">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3F5EEF" w:rsidRPr="00EE4FD5">
        <w:rPr>
          <w:noProof/>
          <w:color w:val="333333"/>
        </w:rPr>
        <w:t>[42]</w:t>
      </w:r>
      <w:r w:rsidR="008D3FD6" w:rsidRPr="00EE4FD5">
        <w:rPr>
          <w:color w:val="333333"/>
        </w:rPr>
        <w:fldChar w:fldCharType="end"/>
      </w:r>
      <w:r w:rsidR="008D3FD6" w:rsidRPr="00EE4FD5">
        <w:rPr>
          <w:color w:val="333333"/>
        </w:rPr>
        <w:t xml:space="preserve">, </w:t>
      </w:r>
      <w:proofErr w:type="spellStart"/>
      <w:r w:rsidR="008D3FD6" w:rsidRPr="00EE4FD5">
        <w:rPr>
          <w:color w:val="333333"/>
        </w:rPr>
        <w:t>ie</w:t>
      </w:r>
      <w:proofErr w:type="spellEnd"/>
      <w:r w:rsidR="008D3FD6" w:rsidRPr="00EE4FD5">
        <w:rPr>
          <w:color w:val="333333"/>
        </w:rPr>
        <w:t xml:space="preserve">. </w:t>
      </w:r>
      <w:r w:rsidR="008D3FD6" w:rsidRPr="00EE4FD5">
        <w:rPr>
          <w:i/>
          <w:color w:val="333333"/>
        </w:rPr>
        <w:t xml:space="preserve">X = </w:t>
      </w:r>
      <w:proofErr w:type="spellStart"/>
      <w:r w:rsidR="008D3FD6" w:rsidRPr="00EE4FD5">
        <w:rPr>
          <w:i/>
          <w:color w:val="333333"/>
        </w:rPr>
        <w:t>X</w:t>
      </w:r>
      <w:r w:rsidR="008D3FD6" w:rsidRPr="00EE4FD5">
        <w:rPr>
          <w:i/>
          <w:color w:val="333333"/>
          <w:vertAlign w:val="subscript"/>
        </w:rPr>
        <w:t>w</w:t>
      </w:r>
      <w:proofErr w:type="spellEnd"/>
      <w:r w:rsidR="008D3FD6" w:rsidRPr="00EE4FD5">
        <w:rPr>
          <w:i/>
          <w:color w:val="333333"/>
        </w:rPr>
        <w:t xml:space="preserve"> +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w:t>
      </w:r>
      <w:proofErr w:type="gramStart"/>
      <w:r w:rsidR="003A0D2D" w:rsidRPr="00EE4FD5">
        <w:rPr>
          <w:color w:val="333333"/>
        </w:rPr>
        <w:t>pre vs</w:t>
      </w:r>
      <w:proofErr w:type="gramEnd"/>
      <w:r w:rsidR="003A0D2D" w:rsidRPr="00EE4FD5">
        <w:rPr>
          <w:color w:val="333333"/>
        </w:rPr>
        <w:t xml:space="preserve"> post 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proofErr w:type="spellStart"/>
      <w:r w:rsidR="0085226A" w:rsidRPr="00EE4FD5">
        <w:rPr>
          <w:rFonts w:eastAsia="Times New Roman"/>
          <w:color w:val="333333"/>
        </w:rPr>
        <w:t>Mr</w:t>
      </w:r>
      <w:proofErr w:type="spellEnd"/>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proofErr w:type="spellStart"/>
      <w:r w:rsidR="0085226A" w:rsidRPr="00EE4FD5">
        <w:rPr>
          <w:rFonts w:eastAsia="Times New Roman"/>
          <w:color w:val="333333"/>
        </w:rPr>
        <w:t>Dr</w:t>
      </w:r>
      <w:proofErr w:type="spellEnd"/>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w:t>
      </w:r>
      <w:proofErr w:type="gramStart"/>
      <w:r w:rsidR="00A2779E" w:rsidRPr="00EE4FD5">
        <w:rPr>
          <w:bCs/>
        </w:rPr>
        <w:t>Of</w:t>
      </w:r>
      <w:proofErr w:type="gramEnd"/>
      <w:r w:rsidR="00A2779E"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 xml:space="preserve">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w:t>
      </w:r>
      <w:r w:rsidR="00E06337" w:rsidRPr="00EE4FD5">
        <w:rPr>
          <w:rFonts w:eastAsia="Times New Roman"/>
          <w:color w:val="333333"/>
        </w:rPr>
        <w:t>Omics</w:t>
      </w:r>
      <w:proofErr w:type="spellEnd"/>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9F24A1">
      <w:pPr>
        <w:shd w:val="clear" w:color="auto" w:fill="FFFFFF"/>
        <w:spacing w:line="480" w:lineRule="auto"/>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77777777" w:rsidR="001A7280" w:rsidRPr="00EE4FD5" w:rsidRDefault="001A7280" w:rsidP="004B0A34">
            <w:pPr>
              <w:rPr>
                <w:b/>
              </w:rPr>
            </w:pPr>
            <w:r w:rsidRPr="00EE4FD5">
              <w:rPr>
                <w:b/>
              </w:rPr>
              <w:t xml:space="preserve">(Wang et al. </w:t>
            </w:r>
            <w:r w:rsidRPr="00EE4FD5">
              <w:rPr>
                <w:b/>
              </w:rPr>
              <w:fldChar w:fldCharType="begin"/>
            </w:r>
            <w:r w:rsidRPr="00EE4FD5">
              <w:rPr>
                <w:b/>
              </w:rPr>
              <w: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Pr="00EE4FD5">
              <w:rPr>
                <w:b/>
                <w:noProof/>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w:t>
            </w:r>
            <w:proofErr w:type="spellStart"/>
            <w:r w:rsidRPr="00EE4FD5">
              <w:t>gbm</w:t>
            </w:r>
            <w:proofErr w:type="spellEnd"/>
            <w:r w:rsidRPr="00EE4FD5">
              <w:t>)</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7777777"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Pr="00EE4FD5">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Pr="00EE4FD5">
              <w:rPr>
                <w:b/>
                <w:noProof/>
              </w:rPr>
              <w:t>[19]</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77777777" w:rsidR="001A7280" w:rsidRPr="00EE4FD5" w:rsidRDefault="001A7280" w:rsidP="004B0A34">
            <w:pPr>
              <w:rPr>
                <w:b/>
              </w:rPr>
            </w:pPr>
            <w:r w:rsidRPr="00EE4FD5">
              <w:rPr>
                <w:b/>
              </w:rPr>
              <w:t xml:space="preserve">(Singh et al. </w:t>
            </w:r>
            <w:r w:rsidRPr="00EE4FD5">
              <w:rPr>
                <w:b/>
              </w:rPr>
              <w:fldChar w:fldCharType="begin"/>
            </w:r>
            <w:r w:rsidRPr="00EE4FD5">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Pr="00EE4FD5">
              <w:rPr>
                <w:b/>
                <w:noProof/>
              </w:rPr>
              <w:t>[20,21]</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77777777"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see 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proofErr w:type="spellStart"/>
            <w:r w:rsidRPr="009A79F4">
              <w:rPr>
                <w:rFonts w:eastAsia="Times New Roman"/>
                <w:b/>
                <w:color w:val="000000"/>
                <w:sz w:val="20"/>
                <w:szCs w:val="20"/>
              </w:rPr>
              <w:t>sGCCA</w:t>
            </w:r>
            <w:proofErr w:type="spellEnd"/>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proofErr w:type="spellStart"/>
            <w:r w:rsidRPr="009A79F4">
              <w:rPr>
                <w:rFonts w:eastAsia="Times New Roman"/>
                <w:b/>
                <w:color w:val="000000"/>
                <w:sz w:val="16"/>
                <w:szCs w:val="16"/>
              </w:rPr>
              <w:t>DIABLO_null</w:t>
            </w:r>
            <w:proofErr w:type="spellEnd"/>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proofErr w:type="spellStart"/>
            <w:r w:rsidRPr="009A79F4">
              <w:rPr>
                <w:rFonts w:eastAsia="Times New Roman"/>
                <w:b/>
                <w:color w:val="000000"/>
                <w:sz w:val="16"/>
                <w:szCs w:val="16"/>
              </w:rPr>
              <w:t>DIABLO_full</w:t>
            </w:r>
            <w:proofErr w:type="spellEnd"/>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proofErr w:type="spellStart"/>
            <w:r w:rsidRPr="0012333A">
              <w:rPr>
                <w:rFonts w:eastAsia="Times New Roman"/>
                <w:b/>
                <w:color w:val="000000"/>
                <w:sz w:val="20"/>
                <w:szCs w:val="20"/>
              </w:rPr>
              <w:t>Gbm</w:t>
            </w:r>
            <w:proofErr w:type="spellEnd"/>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3F44E9">
      <w:pPr>
        <w:spacing w:line="480" w:lineRule="auto"/>
      </w:pPr>
      <w:r w:rsidRPr="00EE4FD5">
        <w:rPr>
          <w:b/>
          <w:color w:val="333333"/>
        </w:rPr>
        <w:lastRenderedPageBreak/>
        <w:t>Figure captions</w:t>
      </w:r>
    </w:p>
    <w:p w14:paraId="270E61BE" w14:textId="77777777" w:rsidR="00143516" w:rsidRPr="00EE4FD5" w:rsidRDefault="00143516">
      <w:pPr>
        <w:rPr>
          <w:color w:val="333333"/>
        </w:rPr>
      </w:pPr>
    </w:p>
    <w:p w14:paraId="4363CEE2" w14:textId="77777777" w:rsidR="00C815A7" w:rsidRPr="00EE4FD5" w:rsidRDefault="00C815A7" w:rsidP="00C815A7">
      <w:r w:rsidRPr="00EE4FD5">
        <w:rPr>
          <w:b/>
        </w:rPr>
        <w:t xml:space="preserve">Figure 1. Simulation study: performance assessment and benchmarking. </w:t>
      </w:r>
      <w:r w:rsidRPr="00EE4FD5">
        <w:t>Simulated datasets included different types of variables: correlated &amp; discriminatory (</w:t>
      </w:r>
      <w:proofErr w:type="spellStart"/>
      <w:r w:rsidRPr="00EE4FD5">
        <w:t>corDis</w:t>
      </w:r>
      <w:proofErr w:type="spellEnd"/>
      <w:r w:rsidRPr="00EE4FD5">
        <w:t>); uncorrelated &amp; discriminatory (</w:t>
      </w:r>
      <w:proofErr w:type="spellStart"/>
      <w:r w:rsidRPr="00EE4FD5">
        <w:t>unCorDis</w:t>
      </w:r>
      <w:proofErr w:type="spellEnd"/>
      <w:r w:rsidRPr="00EE4FD5">
        <w:t>); correlated &amp; nondiscriminatory (</w:t>
      </w:r>
      <w:proofErr w:type="spellStart"/>
      <w:r w:rsidRPr="00EE4FD5">
        <w:t>corNonDis</w:t>
      </w:r>
      <w:proofErr w:type="spellEnd"/>
      <w:r w:rsidRPr="00EE4FD5">
        <w:t>) and uncorrelated &amp; nondiscriminatory (</w:t>
      </w:r>
      <w:proofErr w:type="spellStart"/>
      <w:r w:rsidRPr="00EE4FD5">
        <w:t>unCorNonDis</w:t>
      </w:r>
      <w:proofErr w:type="spellEnd"/>
      <w:r w:rsidRPr="00EE4FD5">
        <w:t>) for different fold-changes between sample groups and different noise levels (</w:t>
      </w:r>
      <w:r w:rsidRPr="00EE4FD5">
        <w:rPr>
          <w:b/>
        </w:rPr>
        <w:t>see Supplementary Note</w:t>
      </w:r>
      <w:r w:rsidRPr="00EE4FD5">
        <w:t xml:space="preserve">). Integrative classifiers included DIABLO with either the full or null design, concatenation and ensemble-based </w:t>
      </w:r>
      <w:proofErr w:type="spellStart"/>
      <w:r w:rsidRPr="00EE4FD5">
        <w:t>sPLSDA</w:t>
      </w:r>
      <w:proofErr w:type="spellEnd"/>
      <w:r w:rsidRPr="00EE4FD5">
        <w:t xml:space="preserve">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w:t>
      </w:r>
      <w:proofErr w:type="spellStart"/>
      <w:r w:rsidRPr="00EE4FD5">
        <w:t>DIABLO_full</w:t>
      </w:r>
      <w:proofErr w:type="spellEnd"/>
      <w:r w:rsidRPr="00EE4FD5">
        <w:t xml:space="preserve"> which has a higher error rate. </w:t>
      </w:r>
      <w:r w:rsidRPr="00EE4FD5">
        <w:rPr>
          <w:b/>
        </w:rPr>
        <w:t>b)</w:t>
      </w:r>
      <w:r w:rsidRPr="00EE4FD5">
        <w:t xml:space="preserve"> Number of variables selected according to their type. </w:t>
      </w:r>
      <w:proofErr w:type="spellStart"/>
      <w:r w:rsidRPr="00EE4FD5">
        <w:t>DIABLO_full</w:t>
      </w:r>
      <w:proofErr w:type="spellEnd"/>
      <w:r w:rsidRPr="00EE4FD5">
        <w:t xml:space="preserve"> selected mainly variables that were correlated &amp; discriminatory (</w:t>
      </w:r>
      <w:proofErr w:type="spellStart"/>
      <w:r w:rsidRPr="00EE4FD5">
        <w:t>corDis</w:t>
      </w:r>
      <w:proofErr w:type="spellEnd"/>
      <w:r w:rsidRPr="00EE4FD5">
        <w:t>, red), whereas the other methods selected an equal number of correlated or uncorrelated discriminatory variables (</w:t>
      </w:r>
      <w:proofErr w:type="spellStart"/>
      <w:r w:rsidRPr="00EE4FD5">
        <w:t>corDis</w:t>
      </w:r>
      <w:proofErr w:type="spellEnd"/>
      <w:r w:rsidRPr="00EE4FD5">
        <w:t xml:space="preserve"> and </w:t>
      </w:r>
      <w:proofErr w:type="spellStart"/>
      <w:r w:rsidRPr="00EE4FD5">
        <w:t>unCorDis</w:t>
      </w:r>
      <w:proofErr w:type="spellEnd"/>
      <w:r w:rsidRPr="00EE4FD5">
        <w:t>,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proofErr w:type="spellStart"/>
      <w:r w:rsidRPr="00EE4FD5">
        <w:rPr>
          <w:b/>
        </w:rPr>
        <w:t>a</w:t>
      </w:r>
      <w:proofErr w:type="spellEnd"/>
      <w:r w:rsidRPr="00EE4FD5">
        <w:rPr>
          <w:b/>
        </w:rPr>
        <w:t>)</w:t>
      </w:r>
      <w:r w:rsidRPr="00EE4FD5">
        <w:t xml:space="preserve"> Overlap of selected features using both supervised (green) and unsupervised approaches (purple): a strong overlap was observed between the supervised approaches with the exception of </w:t>
      </w:r>
      <w:proofErr w:type="spellStart"/>
      <w:r w:rsidRPr="00EE4FD5">
        <w:t>DIABLO_full</w:t>
      </w:r>
      <w:proofErr w:type="spellEnd"/>
      <w:r w:rsidRPr="00EE4FD5">
        <w:t xml:space="preserve">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w:t>
      </w:r>
      <w:proofErr w:type="spellStart"/>
      <w:r w:rsidRPr="00EE4FD5">
        <w:t>DIABLO_full</w:t>
      </w:r>
      <w:proofErr w:type="spellEnd"/>
      <w:r w:rsidRPr="00EE4FD5">
        <w:t xml:space="preserve"> which led to a highly-connected panel. An edge is present if the association between two </w:t>
      </w:r>
      <w:proofErr w:type="spellStart"/>
      <w:r w:rsidRPr="00EE4FD5">
        <w:t>omic</w:t>
      </w:r>
      <w:proofErr w:type="spellEnd"/>
      <w:r w:rsidRPr="00EE4FD5">
        <w:t xml:space="preserve"> variables is greater than a given correlation cut-off.  </w:t>
      </w:r>
      <w:r w:rsidRPr="00EE4FD5">
        <w:rPr>
          <w:b/>
        </w:rPr>
        <w:t xml:space="preserve">c) </w:t>
      </w:r>
      <w:r w:rsidRPr="00EE4FD5">
        <w:t>Upper panel: network modularity of each multi-</w:t>
      </w:r>
      <w:proofErr w:type="spellStart"/>
      <w:r w:rsidRPr="00EE4FD5">
        <w:t>omic</w:t>
      </w:r>
      <w:proofErr w:type="spellEnd"/>
      <w:r w:rsidRPr="00EE4FD5">
        <w:t xml:space="preserve"> biomarker panel for colon cancer showed that unsupervised approaches and </w:t>
      </w:r>
      <w:proofErr w:type="spellStart"/>
      <w:r w:rsidRPr="00EE4FD5">
        <w:t>DIABLO_full</w:t>
      </w:r>
      <w:proofErr w:type="spellEnd"/>
      <w:r w:rsidRPr="00EE4FD5">
        <w:t xml:space="preserve">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proofErr w:type="spellStart"/>
      <w:r w:rsidRPr="00EE4FD5">
        <w:t>Heatmap</w:t>
      </w:r>
      <w:proofErr w:type="spellEnd"/>
      <w:r w:rsidRPr="00EE4FD5">
        <w:t xml:space="preserve">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w:t>
      </w:r>
      <w:proofErr w:type="spellStart"/>
      <w:r w:rsidRPr="00EE4FD5">
        <w:t>betweeness</w:t>
      </w:r>
      <w:proofErr w:type="spellEnd"/>
      <w:r w:rsidRPr="00EE4FD5">
        <w:t xml:space="preserve">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E9729F">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w:t>
      </w:r>
      <w:proofErr w:type="spellStart"/>
      <w:r w:rsidRPr="00EE4FD5">
        <w:t>mDIABLO</w:t>
      </w:r>
      <w:proofErr w:type="spellEnd"/>
      <w:r w:rsidRPr="00EE4FD5">
        <w:t xml:space="preserve">) using leave-one-out cross-validation. </w:t>
      </w:r>
      <w:r w:rsidRPr="00EE4FD5">
        <w:rPr>
          <w:b/>
        </w:rPr>
        <w:t>c)</w:t>
      </w:r>
      <w:r w:rsidRPr="00EE4FD5">
        <w:t xml:space="preserve"> Component plots depicting the separation of the pre- and post-challenge samples based on DIABLO and </w:t>
      </w:r>
      <w:proofErr w:type="spellStart"/>
      <w:r w:rsidRPr="00EE4FD5">
        <w:t>mDIABLO</w:t>
      </w:r>
      <w:proofErr w:type="spellEnd"/>
      <w:r w:rsidRPr="00EE4FD5">
        <w:t xml:space="preserve">. </w:t>
      </w:r>
      <w:r w:rsidRPr="00EE4FD5">
        <w:rPr>
          <w:b/>
        </w:rPr>
        <w:t>d)</w:t>
      </w:r>
      <w:r w:rsidRPr="00EE4FD5">
        <w:t xml:space="preserve"> Overlapping features selected from either DIABLO or </w:t>
      </w:r>
      <w:proofErr w:type="spellStart"/>
      <w:r w:rsidRPr="00EE4FD5">
        <w:t>mDIABLO</w:t>
      </w:r>
      <w:proofErr w:type="spellEnd"/>
      <w:r w:rsidRPr="00EE4FD5">
        <w:t xml:space="preserve">. </w:t>
      </w:r>
      <w:r w:rsidRPr="00EE4FD5">
        <w:rPr>
          <w:b/>
        </w:rPr>
        <w:t>e)</w:t>
      </w:r>
      <w:r w:rsidRPr="00EE4FD5">
        <w:t xml:space="preserve"> </w:t>
      </w:r>
      <w:proofErr w:type="spellStart"/>
      <w:r w:rsidRPr="00EE4FD5">
        <w:t>Heatmap</w:t>
      </w:r>
      <w:proofErr w:type="spellEnd"/>
      <w:r w:rsidRPr="00EE4FD5">
        <w:t xml:space="preserve"> of the Pearson correlation </w:t>
      </w:r>
      <w:r w:rsidRPr="002C6B15">
        <w:t xml:space="preserve">values between the features selected with </w:t>
      </w:r>
      <w:proofErr w:type="spellStart"/>
      <w:r w:rsidRPr="002C6B15">
        <w:t>mDIABLO</w:t>
      </w:r>
      <w:proofErr w:type="spellEnd"/>
      <w:r w:rsidRPr="002C6B15">
        <w:t xml:space="preserve">. </w:t>
      </w:r>
      <w:r w:rsidRPr="002C6B15">
        <w:rPr>
          <w:b/>
        </w:rPr>
        <w:t>f)</w:t>
      </w:r>
      <w:r w:rsidRPr="002C6B15">
        <w:t xml:space="preserve"> </w:t>
      </w:r>
      <w:proofErr w:type="spellStart"/>
      <w:r w:rsidRPr="002C6B15">
        <w:t>Circos</w:t>
      </w:r>
      <w:proofErr w:type="spellEnd"/>
      <w:r w:rsidRPr="002C6B15">
        <w:t xml:space="preserve"> plot depicting the strongest correlations between different omics features from the </w:t>
      </w:r>
      <w:proofErr w:type="spellStart"/>
      <w:r w:rsidRPr="002C6B15">
        <w:t>mDIABLO</w:t>
      </w:r>
      <w:proofErr w:type="spellEnd"/>
      <w:r w:rsidRPr="002C6B15">
        <w:t xml:space="preserve"> panel.</w:t>
      </w:r>
    </w:p>
    <w:p w14:paraId="4C4B90D7" w14:textId="77777777" w:rsidR="00E9729F" w:rsidRPr="002C6B15" w:rsidRDefault="00E9729F">
      <w:pPr>
        <w:rPr>
          <w:color w:val="333333"/>
        </w:rPr>
      </w:pPr>
    </w:p>
    <w:p w14:paraId="5CE20FDA" w14:textId="18D09851" w:rsidR="00E33D36" w:rsidRPr="002C6B15" w:rsidRDefault="00E33D36">
      <w:pPr>
        <w:rPr>
          <w:color w:val="333333"/>
        </w:rPr>
      </w:pP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F94303">
      <w:pPr>
        <w:pStyle w:val="NormalWeb"/>
        <w:shd w:val="clear" w:color="auto" w:fill="FFFFFF"/>
        <w:spacing w:before="0" w:beforeAutospacing="0" w:after="360" w:afterAutospacing="0" w:line="375" w:lineRule="atLeast"/>
        <w:rPr>
          <w:b/>
          <w:color w:val="333333"/>
        </w:rPr>
      </w:pPr>
      <w:r w:rsidRPr="002C6B15">
        <w:rPr>
          <w:b/>
          <w:color w:val="333333"/>
        </w:rPr>
        <w:lastRenderedPageBreak/>
        <w:t>References</w:t>
      </w:r>
    </w:p>
    <w:p w14:paraId="307DFAD2" w14:textId="4EBE0C6A" w:rsidR="007157C4" w:rsidRPr="002C6B15" w:rsidRDefault="00E71DDE" w:rsidP="00EE4FD5">
      <w:pPr>
        <w:pStyle w:val="Bibliography"/>
        <w:rPr>
          <w:rFonts w:ascii="Times New Roman" w:eastAsia="Times New Roman" w:hAnsi="Times New Roman" w:cs="Times New Roman"/>
        </w:rPr>
      </w:pPr>
      <w:r w:rsidRPr="002C6B15">
        <w:rPr>
          <w:rFonts w:ascii="Times New Roman" w:hAnsi="Times New Roman" w:cs="Times New Roman"/>
          <w:color w:val="333333"/>
        </w:rPr>
        <w:fldChar w:fldCharType="begin"/>
      </w:r>
      <w:r w:rsidR="0001647F" w:rsidRPr="002C6B15">
        <w:rPr>
          <w:rFonts w:ascii="Times New Roman" w:hAnsi="Times New Roman" w:cs="Times New Roman"/>
          <w:color w:val="333333"/>
        </w:rPr>
        <w:instrText xml:space="preserve"> ADDIN ZOTERO_BIBL {"custom":[]} CSL_BIBLIOGRAPHY </w:instrText>
      </w:r>
      <w:r w:rsidRPr="002C6B15">
        <w:rPr>
          <w:rFonts w:ascii="Times New Roman" w:hAnsi="Times New Roman" w:cs="Times New Roman"/>
          <w:color w:val="333333"/>
        </w:rPr>
        <w:fldChar w:fldCharType="separate"/>
      </w:r>
      <w:r w:rsidR="007157C4" w:rsidRPr="002C6B15">
        <w:rPr>
          <w:rFonts w:ascii="Times New Roman" w:eastAsia="Times New Roman" w:hAnsi="Times New Roman" w:cs="Times New Roman"/>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6C0C0A2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2. Kim D, Li R, Dudek SM, Ritchie MD. ATHENA: Identifying interactions between different levels of genomic data associated with cancer clinical outcomes using grammatical evolution neural network. BioData Min. 2013;6:23. </w:t>
      </w:r>
    </w:p>
    <w:p w14:paraId="24ED648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 Wang B, Mezlini AM, Demir F, Fiume M, Tu Z, Brudno M, et al. Similarity network fusion for aggregating data types on a genomic scale. Nat Methods [Internet]. 2014 [cited 2016 Jan 19];11:333–7. Available from: http://www.nature.com/doifinder/10.1038/nmeth.2810</w:t>
      </w:r>
    </w:p>
    <w:p w14:paraId="4236BFC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 Ritchie MD, Holzinger ER, Li R, Pendergrass SA, Kim D. Methods of integrating data to uncover genotype–phenotype interactions. Nat Rev Genet [Internet]. 2015 [cited 2015 Jul 10];16:85–97. Available from: http://www.nature.com/doifinder/10.1038/nrg3868</w:t>
      </w:r>
    </w:p>
    <w:p w14:paraId="4968E1C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5. Yugi K, Kubota H, Hatano A, Kuroda S. Trans-Omics: How To Reconstruct Biochemical Networks Across Multiple ‘Omic’ Layers. Trends Biotechnol [Internet]. 2016 [cited 2018 Feb 21];34:276–90. Available from: http://linkinghub.elsevier.com/retrieve/pii/S0167779915002735</w:t>
      </w:r>
    </w:p>
    <w:p w14:paraId="57A991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1F3F433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902C13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8. Ma S, Ren J, Fenyö D. Breast cancer prognostics using multi-omics data. AMIA Summits Transl Sci Proc [Internet]. 2016 [cited 2017 May 30];2016:52. Available from: https://www.ncbi.nlm.nih.gov/pmc/articles/PMC5001766/</w:t>
      </w:r>
    </w:p>
    <w:p w14:paraId="59BC31B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23CB99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54CC14B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3444B00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4A22428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13. Wold H. Estimation of Principal Components and Related Models by Iterative Least squares. Multivar Anal. 1966;391–420. </w:t>
      </w:r>
    </w:p>
    <w:p w14:paraId="1F5E24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79B11A0B"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1A41101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4D13BC3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0929679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8. Langfelder P, Horvath S. WGCNA: an R package for weighted correlation network analysis. BMC Bioinformatics [Internet]. 2008 [cited 2016 Apr 4];9:559. Available from: http://www.biomedcentral.com/1471-2105/9/559</w:t>
      </w:r>
    </w:p>
    <w:p w14:paraId="1478209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9. The TCGA Research Network. The Cancer Genome Atlas [Internet]. Available from: http://cancergenome.nih.gov/</w:t>
      </w:r>
    </w:p>
    <w:p w14:paraId="5F8709A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5A8B6DB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31FC077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p>
    <w:p w14:paraId="2CB6B30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p>
    <w:p w14:paraId="77FFBF4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295910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p>
    <w:p w14:paraId="58C8E0A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p>
    <w:p w14:paraId="2D5ED656"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2A516428"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p>
    <w:p w14:paraId="0F7C0DE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p>
    <w:p w14:paraId="252D1ED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p>
    <w:p w14:paraId="4F042CF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p>
    <w:p w14:paraId="6E3DCEE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2. Mariette J, Villa-Vialaneix N. Unsupervised multiple kernel learning for heterogeneous data integration. Bioinformatics [Internet]. 2017 [cited 2018 Mar 6]; Available from: http://academic.oup.com/bioinformatics/advance-article/doi/10.1093/bioinformatics/btx682/4565592</w:t>
      </w:r>
    </w:p>
    <w:p w14:paraId="54385A13"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33. Johnson WE, Li C, Rabinovic A. Adjusting batch effects in microarray expression data using empirical Bayes methods. Biostatistics [Internet]. 2007 [cited 2016 May 12];8:118–27. Available from: http://biostatistics.oxfordjournals.org/cgi/doi/10.1093/biostatistics/kxj037</w:t>
      </w:r>
    </w:p>
    <w:p w14:paraId="10E46E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4. Gagnon-Bartsch JA, Speed TP. Using control genes to correct for unwanted variation in microarray data. Biostatistics [Internet]. 2012 [cited 2018 Mar 6];13:539–52. Available from: https://academic.oup.com/biostatistics/article-lookup/doi/10.1093/biostatistics/kxr034</w:t>
      </w:r>
    </w:p>
    <w:p w14:paraId="265E0E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0165368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36. Tibshirani R. Regression shrinkage and selection via the lasso. J R Stat Soc Ser B Methodol. 1996;58:267–88. </w:t>
      </w:r>
    </w:p>
    <w:p w14:paraId="22E87C75"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7. Le Cao K-A, Gonzalez I, Dejean S. integrOmics: an R package to unravel relationships between two omics datasets. Bioinformatics [Internet]. 2009 [cited 2016 Apr 3];25:2855–6. Available from: http://bioinformatics.oxfordjournals.org/cgi/doi/10.1093/bioinformatics/btp515</w:t>
      </w:r>
    </w:p>
    <w:p w14:paraId="4BFB519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8. González I, Lê Cao K-A, Davis MJ, Déjean S. Visualising associations between paired ‘omics’ data sets. BioData Min [Internet]. 2012 [cited 2015 Jul 15];5:1–23. Available from: http://link.springer.com/article/10.1186/1756-0381-5-19</w:t>
      </w:r>
    </w:p>
    <w:p w14:paraId="037534C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42778E1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7F91E3B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1ADAA10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p>
    <w:p w14:paraId="6ECA274D" w14:textId="7668B062"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6F9166" w14:textId="77777777" w:rsidR="00325E4D" w:rsidRDefault="00325E4D" w:rsidP="005759F3">
      <w:r>
        <w:separator/>
      </w:r>
    </w:p>
  </w:endnote>
  <w:endnote w:type="continuationSeparator" w:id="0">
    <w:p w14:paraId="79E7CA2B" w14:textId="77777777" w:rsidR="00325E4D" w:rsidRDefault="00325E4D"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DF23DA" w:rsidRDefault="00DF23DA"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DF23DA" w:rsidRDefault="00DF23DA"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DF23DA" w:rsidRDefault="00DF23DA"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603">
      <w:rPr>
        <w:rStyle w:val="PageNumber"/>
        <w:noProof/>
      </w:rPr>
      <w:t>34</w:t>
    </w:r>
    <w:r>
      <w:rPr>
        <w:rStyle w:val="PageNumber"/>
      </w:rPr>
      <w:fldChar w:fldCharType="end"/>
    </w:r>
  </w:p>
  <w:p w14:paraId="3660254F" w14:textId="77777777" w:rsidR="00DF23DA" w:rsidRDefault="00DF23DA"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4CC5C" w14:textId="77777777" w:rsidR="00325E4D" w:rsidRDefault="00325E4D" w:rsidP="005759F3">
      <w:r>
        <w:separator/>
      </w:r>
    </w:p>
  </w:footnote>
  <w:footnote w:type="continuationSeparator" w:id="0">
    <w:p w14:paraId="2B27A57F" w14:textId="77777777" w:rsidR="00325E4D" w:rsidRDefault="00325E4D"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oNotDisplayPageBoundarie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4BFE"/>
    <w:rsid w:val="00004D81"/>
    <w:rsid w:val="000068B5"/>
    <w:rsid w:val="00006C78"/>
    <w:rsid w:val="000105D3"/>
    <w:rsid w:val="0001069E"/>
    <w:rsid w:val="00011254"/>
    <w:rsid w:val="0001244F"/>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491"/>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43C"/>
    <w:rsid w:val="0039665B"/>
    <w:rsid w:val="00396797"/>
    <w:rsid w:val="003A0D2D"/>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6BF3"/>
    <w:rsid w:val="007D7569"/>
    <w:rsid w:val="007D7676"/>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36DF"/>
    <w:rsid w:val="009C463D"/>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FF5"/>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C5E"/>
    <w:rsid w:val="00BB4EC6"/>
    <w:rsid w:val="00BB5C2B"/>
    <w:rsid w:val="00BB65D4"/>
    <w:rsid w:val="00BB6916"/>
    <w:rsid w:val="00BC061E"/>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8C"/>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tif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B6888D-5C1D-9747-9DCB-5956F5F38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34</Pages>
  <Words>21115</Words>
  <Characters>120359</Characters>
  <Application>Microsoft Macintosh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1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99</cp:revision>
  <dcterms:created xsi:type="dcterms:W3CDTF">2018-03-13T01:03:00Z</dcterms:created>
  <dcterms:modified xsi:type="dcterms:W3CDTF">2018-03-2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